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4" w14:textId="77777777" w:rsidR="004D32AB" w:rsidRPr="00051139" w:rsidRDefault="004D32AB" w:rsidP="003C44DE">
      <w:pPr>
        <w:tabs>
          <w:tab w:val="right" w:pos="8640"/>
          <w:tab w:val="right" w:pos="10440"/>
        </w:tabs>
        <w:jc w:val="both"/>
      </w:pPr>
    </w:p>
    <w:p w14:paraId="00000005" w14:textId="77777777" w:rsidR="004D32AB" w:rsidRPr="00051139" w:rsidRDefault="00CA1E15" w:rsidP="003C44DE">
      <w:pPr>
        <w:tabs>
          <w:tab w:val="right" w:pos="8640"/>
          <w:tab w:val="right" w:pos="10440"/>
        </w:tabs>
        <w:jc w:val="both"/>
      </w:pPr>
      <w:r w:rsidRPr="00051139">
        <w:t>PSI Recommendation</w:t>
      </w:r>
      <w:r w:rsidRPr="00051139">
        <w:tab/>
      </w:r>
    </w:p>
    <w:p w14:paraId="00000006" w14:textId="77777777" w:rsidR="004D32AB" w:rsidRPr="00051139" w:rsidRDefault="00CA1E15" w:rsidP="003C44DE">
      <w:pPr>
        <w:tabs>
          <w:tab w:val="right" w:pos="8640"/>
          <w:tab w:val="right" w:pos="10440"/>
        </w:tabs>
        <w:jc w:val="both"/>
      </w:pPr>
      <w:r w:rsidRPr="00051139">
        <w:t xml:space="preserve">PSI Mass Spectrometry and Proteomics Informatics Working Groups </w:t>
      </w:r>
    </w:p>
    <w:p w14:paraId="00000007" w14:textId="77777777" w:rsidR="004D32AB" w:rsidRPr="00051139" w:rsidRDefault="00CA1E15" w:rsidP="003C44DE">
      <w:pPr>
        <w:tabs>
          <w:tab w:val="right" w:pos="8640"/>
          <w:tab w:val="right" w:pos="10440"/>
        </w:tabs>
        <w:jc w:val="both"/>
      </w:pPr>
      <w:r w:rsidRPr="00051139">
        <w:t>Status: DRAFT</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258AC7A5" w14:textId="47B2943E" w:rsidR="000A0302" w:rsidRDefault="000A0302" w:rsidP="003C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051139">
        <w:t>Yasset Perez-Riverol, EMBL-EBI</w:t>
      </w:r>
      <w:r w:rsidR="0099260E">
        <w:t>, UK</w:t>
      </w:r>
    </w:p>
    <w:p w14:paraId="0655ED90" w14:textId="215BAB85" w:rsidR="000A0302" w:rsidRDefault="000A0302" w:rsidP="003C44DE">
      <w:pPr>
        <w:widowControl w:val="0"/>
        <w:pBdr>
          <w:top w:val="nil"/>
          <w:left w:val="nil"/>
          <w:bottom w:val="nil"/>
          <w:right w:val="nil"/>
          <w:between w:val="nil"/>
        </w:pBdr>
        <w:spacing w:line="276" w:lineRule="auto"/>
        <w:jc w:val="both"/>
      </w:pPr>
      <w:proofErr w:type="spellStart"/>
      <w:r>
        <w:t>Chengxin</w:t>
      </w:r>
      <w:proofErr w:type="spellEnd"/>
      <w:r>
        <w:t xml:space="preserve"> Dai, Chongqing University Telecommunications, Chongqing, China</w:t>
      </w:r>
    </w:p>
    <w:p w14:paraId="35F0799D" w14:textId="6EE96078" w:rsidR="000A0302" w:rsidRDefault="000A0302" w:rsidP="003C44DE">
      <w:pPr>
        <w:widowControl w:val="0"/>
        <w:pBdr>
          <w:top w:val="nil"/>
          <w:left w:val="nil"/>
          <w:bottom w:val="nil"/>
          <w:right w:val="nil"/>
          <w:between w:val="nil"/>
        </w:pBdr>
        <w:spacing w:line="276" w:lineRule="auto"/>
        <w:jc w:val="both"/>
      </w:pPr>
      <w:r>
        <w:t xml:space="preserve">Anja </w:t>
      </w:r>
      <w:proofErr w:type="spellStart"/>
      <w:r>
        <w:t>Fullgrabe</w:t>
      </w:r>
      <w:proofErr w:type="spellEnd"/>
      <w:r>
        <w:t>, EMBL-EBI, U.K</w:t>
      </w:r>
    </w:p>
    <w:p w14:paraId="4983EF41" w14:textId="6C332677" w:rsidR="000A0302" w:rsidRDefault="000A0302" w:rsidP="003C44DE">
      <w:pPr>
        <w:widowControl w:val="0"/>
        <w:pBdr>
          <w:top w:val="nil"/>
          <w:left w:val="nil"/>
          <w:bottom w:val="nil"/>
          <w:right w:val="nil"/>
          <w:between w:val="nil"/>
        </w:pBdr>
        <w:spacing w:line="276" w:lineRule="auto"/>
        <w:jc w:val="both"/>
      </w:pPr>
      <w:r>
        <w:t xml:space="preserve">Elizaveta </w:t>
      </w:r>
      <w:proofErr w:type="spellStart"/>
      <w:r>
        <w:t>Solovyeva</w:t>
      </w:r>
      <w:proofErr w:type="spellEnd"/>
      <w:r>
        <w:t>, INEPCP 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 xml:space="preserve">Marc </w:t>
      </w:r>
      <w:proofErr w:type="spellStart"/>
      <w:r>
        <w:t>Vaudel</w:t>
      </w:r>
      <w:proofErr w:type="spellEnd"/>
      <w:r>
        <w:t>,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proofErr w:type="spellStart"/>
      <w:r>
        <w:t>Veit</w:t>
      </w:r>
      <w:proofErr w:type="spellEnd"/>
      <w:r>
        <w:t xml:space="preserve"> </w:t>
      </w:r>
      <w:proofErr w:type="spellStart"/>
      <w:r>
        <w:t>Schwämmle</w:t>
      </w:r>
      <w:proofErr w:type="spellEnd"/>
      <w:r>
        <w:t>, University of Southern Denmark, Denmark</w:t>
      </w:r>
    </w:p>
    <w:p w14:paraId="503BDC15" w14:textId="03BB87FF" w:rsidR="000A0302" w:rsidRDefault="000A0302" w:rsidP="003C44DE">
      <w:pPr>
        <w:widowControl w:val="0"/>
        <w:pBdr>
          <w:top w:val="nil"/>
          <w:left w:val="nil"/>
          <w:bottom w:val="nil"/>
          <w:right w:val="nil"/>
          <w:between w:val="nil"/>
        </w:pBdr>
        <w:spacing w:line="276" w:lineRule="auto"/>
        <w:jc w:val="both"/>
      </w:pPr>
      <w:proofErr w:type="spellStart"/>
      <w:r>
        <w:t>ProteomicsDB</w:t>
      </w:r>
      <w:proofErr w:type="spellEnd"/>
      <w:r>
        <w:t xml:space="preserve"> Team, Technical University of Munich, Germany</w:t>
      </w:r>
    </w:p>
    <w:p w14:paraId="4C5CE3BB" w14:textId="6E845CFC" w:rsidR="0099260E" w:rsidRDefault="0099260E" w:rsidP="003C44DE">
      <w:pPr>
        <w:widowControl w:val="0"/>
        <w:pBdr>
          <w:top w:val="nil"/>
          <w:left w:val="nil"/>
          <w:bottom w:val="nil"/>
          <w:right w:val="nil"/>
          <w:between w:val="nil"/>
        </w:pBdr>
        <w:spacing w:line="276" w:lineRule="auto"/>
        <w:jc w:val="both"/>
      </w:pPr>
      <w:r>
        <w:t>Juan Antonio Vizacaíno, EMBL-EBI</w:t>
      </w:r>
    </w:p>
    <w:p w14:paraId="63021C88" w14:textId="19288922" w:rsidR="000A0302" w:rsidRDefault="000A0302" w:rsidP="003C44DE">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 Austria</w:t>
      </w:r>
    </w:p>
    <w:p w14:paraId="43218C7B" w14:textId="0953C9AC" w:rsidR="00C664A0" w:rsidRDefault="00C664A0" w:rsidP="003C44DE">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 Germany</w:t>
      </w:r>
    </w:p>
    <w:p w14:paraId="5F1BACED" w14:textId="77777777" w:rsidR="000A0302" w:rsidRDefault="000A0302" w:rsidP="003C44DE">
      <w:pPr>
        <w:widowControl w:val="0"/>
        <w:pBdr>
          <w:top w:val="nil"/>
          <w:left w:val="nil"/>
          <w:bottom w:val="nil"/>
          <w:right w:val="nil"/>
          <w:between w:val="nil"/>
        </w:pBdr>
        <w:spacing w:line="276" w:lineRule="auto"/>
        <w:jc w:val="both"/>
      </w:pPr>
      <w:r>
        <w:t xml:space="preserve">Lev </w:t>
      </w:r>
      <w:proofErr w:type="spellStart"/>
      <w:r>
        <w:t>Levitsky</w:t>
      </w:r>
      <w:proofErr w:type="spellEnd"/>
      <w:r>
        <w:t>, INEPCP RAS, Moscow, Russia</w:t>
      </w:r>
    </w:p>
    <w:p w14:paraId="44AA94CF" w14:textId="77777777" w:rsidR="000A0302" w:rsidRDefault="000A0302" w:rsidP="003C44DE">
      <w:pPr>
        <w:widowControl w:val="0"/>
        <w:pBdr>
          <w:top w:val="nil"/>
          <w:left w:val="nil"/>
          <w:bottom w:val="nil"/>
          <w:right w:val="nil"/>
          <w:between w:val="nil"/>
        </w:pBdr>
        <w:spacing w:line="276" w:lineRule="auto"/>
        <w:jc w:val="both"/>
      </w:pPr>
    </w:p>
    <w:p w14:paraId="3E7DD93E" w14:textId="77777777" w:rsidR="000A0302" w:rsidRDefault="000A0302" w:rsidP="003C44DE">
      <w:pPr>
        <w:widowControl w:val="0"/>
        <w:pBdr>
          <w:top w:val="nil"/>
          <w:left w:val="nil"/>
          <w:bottom w:val="nil"/>
          <w:right w:val="nil"/>
          <w:between w:val="nil"/>
        </w:pBdr>
        <w:spacing w:line="276" w:lineRule="auto"/>
        <w:jc w:val="both"/>
      </w:pPr>
    </w:p>
    <w:p w14:paraId="0000001C" w14:textId="77777777" w:rsidR="004D32AB" w:rsidRPr="00051139" w:rsidRDefault="004D32AB" w:rsidP="003C44DE">
      <w:pPr>
        <w:jc w:val="both"/>
      </w:pPr>
    </w:p>
    <w:p w14:paraId="0000001D" w14:textId="77777777" w:rsidR="004D32AB" w:rsidRPr="00051139" w:rsidRDefault="00CA1E15" w:rsidP="003C44DE">
      <w:pPr>
        <w:jc w:val="both"/>
        <w:rPr>
          <w:u w:val="single"/>
        </w:rPr>
      </w:pPr>
      <w:r w:rsidRPr="00051139">
        <w:rPr>
          <w:u w:val="single"/>
        </w:rPr>
        <w:t>Status of this document</w:t>
      </w:r>
    </w:p>
    <w:p w14:paraId="0000001E" w14:textId="77777777" w:rsidR="004D32AB" w:rsidRPr="00051139" w:rsidRDefault="004D32AB" w:rsidP="003C44DE">
      <w:pPr>
        <w:jc w:val="both"/>
      </w:pPr>
    </w:p>
    <w:p w14:paraId="0000001F" w14:textId="2093839F" w:rsidR="004D32AB" w:rsidRPr="00051139" w:rsidRDefault="00CA1E15" w:rsidP="003C44DE">
      <w:pPr>
        <w:jc w:val="both"/>
      </w:pPr>
      <w:r w:rsidRPr="00051139">
        <w:t xml:space="preserve">This document provides information to the proteomics community about a proposed standard </w:t>
      </w:r>
      <w:r w:rsidR="0099260E">
        <w:t>for sample metadata annotations in public repositories</w:t>
      </w:r>
      <w:r w:rsidRPr="00051139">
        <w:t xml:space="preserve"> called </w:t>
      </w:r>
      <w:r w:rsidR="0099260E">
        <w:t>SDRF</w:t>
      </w:r>
      <w:r w:rsidRPr="00051139">
        <w:t>. Distribution is unlimited.</w:t>
      </w:r>
    </w:p>
    <w:p w14:paraId="00000020" w14:textId="77777777" w:rsidR="004D32AB" w:rsidRPr="00051139" w:rsidRDefault="004D32AB" w:rsidP="003C44DE">
      <w:pPr>
        <w:jc w:val="both"/>
      </w:pPr>
      <w:bookmarkStart w:id="0" w:name="_heading=h.gjdgxs" w:colFirst="0" w:colLast="0"/>
      <w:bookmarkEnd w:id="0"/>
    </w:p>
    <w:p w14:paraId="00000021" w14:textId="1C5DF6CA" w:rsidR="004D32AB" w:rsidRPr="00051139" w:rsidRDefault="00CA1E15" w:rsidP="003C44DE">
      <w:pPr>
        <w:jc w:val="both"/>
        <w:rPr>
          <w:u w:val="single"/>
        </w:rPr>
      </w:pPr>
      <w:r w:rsidRPr="00051139">
        <w:t>Versio</w:t>
      </w:r>
      <w:r w:rsidR="0014161A" w:rsidRPr="00051139">
        <w:t>n Draft 1</w:t>
      </w:r>
      <w:r w:rsidR="00B160C3">
        <w:t>1</w:t>
      </w:r>
      <w:r w:rsidRPr="00051139">
        <w:t xml:space="preserve"> - this is a draft of version </w:t>
      </w:r>
      <w:r w:rsidR="0099260E">
        <w:t>1</w:t>
      </w:r>
      <w:r w:rsidRPr="00051139">
        <w:t>.0</w:t>
      </w:r>
    </w:p>
    <w:p w14:paraId="00000022" w14:textId="77777777" w:rsidR="004D32AB" w:rsidRPr="00051139" w:rsidRDefault="00CA1E15" w:rsidP="003C44DE">
      <w:pPr>
        <w:pStyle w:val="Heading1"/>
        <w:numPr>
          <w:ilvl w:val="0"/>
          <w:numId w:val="0"/>
        </w:numPr>
        <w:jc w:val="both"/>
        <w:rPr>
          <w:b w:val="0"/>
          <w:u w:val="single"/>
        </w:rPr>
      </w:pPr>
      <w:bookmarkStart w:id="1" w:name="_Toc53173084"/>
      <w:bookmarkStart w:id="2" w:name="_Toc53173947"/>
      <w:r w:rsidRPr="00051139">
        <w:rPr>
          <w:b w:val="0"/>
          <w:u w:val="single"/>
        </w:rPr>
        <w:t>Abstract</w:t>
      </w:r>
      <w:bookmarkEnd w:id="1"/>
      <w:bookmarkEnd w:id="2"/>
    </w:p>
    <w:p w14:paraId="00000023" w14:textId="77777777" w:rsidR="004D32AB" w:rsidRPr="00051139" w:rsidRDefault="004D32AB" w:rsidP="003C44DE">
      <w:pPr>
        <w:keepNext/>
        <w:pBdr>
          <w:top w:val="nil"/>
          <w:left w:val="nil"/>
          <w:bottom w:val="nil"/>
          <w:right w:val="nil"/>
          <w:between w:val="nil"/>
        </w:pBdr>
        <w:jc w:val="both"/>
        <w:rPr>
          <w:color w:val="000000"/>
        </w:rPr>
      </w:pPr>
    </w:p>
    <w:p w14:paraId="00000024" w14:textId="7D392A75" w:rsidR="004D32AB" w:rsidRPr="00051139" w:rsidRDefault="00CA1E15" w:rsidP="003C44DE">
      <w:pPr>
        <w:jc w:val="both"/>
      </w:pPr>
      <w:r w:rsidRPr="00051139">
        <w:t xml:space="preserve">The Human Proteome Organisation (HUPO) Proteomics Standards Initiative (PSI) defines community standards for data representation in proteomics to facilitate data comparison, exchange and verification. This document presents a specification for </w:t>
      </w:r>
      <w:r w:rsidR="0099260E">
        <w:t xml:space="preserve">a sample metadata annotation of proteomics experiments. </w:t>
      </w:r>
      <w:r w:rsidRPr="00051139">
        <w:t xml:space="preserve"> </w:t>
      </w:r>
    </w:p>
    <w:p w14:paraId="00000025" w14:textId="77777777" w:rsidR="004D32AB" w:rsidRPr="00051139" w:rsidRDefault="004D32AB" w:rsidP="003C44DE">
      <w:pPr>
        <w:jc w:val="both"/>
      </w:pPr>
    </w:p>
    <w:p w14:paraId="00000026" w14:textId="3925C9C7" w:rsidR="004D32AB" w:rsidRPr="00051139" w:rsidRDefault="00CA1E15" w:rsidP="003C44DE">
      <w:pPr>
        <w:jc w:val="both"/>
      </w:pPr>
      <w:r w:rsidRPr="00051139">
        <w:t xml:space="preserve">Further detailed information, including any updates to this document, implementations, and examples is available at </w:t>
      </w:r>
      <w:hyperlink r:id="rId9" w:history="1">
        <w:r w:rsidR="0099260E" w:rsidRPr="00E43DD0">
          <w:rPr>
            <w:rStyle w:val="Hyperlink"/>
          </w:rPr>
          <w:t>https://github.com/bigbio/proteomics-metadata-standard</w:t>
        </w:r>
      </w:hyperlink>
      <w:r w:rsidRPr="00051139">
        <w:t>.</w:t>
      </w:r>
    </w:p>
    <w:p w14:paraId="00000027" w14:textId="77777777" w:rsidR="004D32AB" w:rsidRPr="00051139" w:rsidRDefault="004D32AB" w:rsidP="003C44DE">
      <w:pPr>
        <w:jc w:val="both"/>
      </w:pPr>
    </w:p>
    <w:p w14:paraId="00000028" w14:textId="77777777" w:rsidR="004D32AB" w:rsidRPr="00051139" w:rsidRDefault="00CA1E15" w:rsidP="003C44DE">
      <w:pPr>
        <w:jc w:val="both"/>
        <w:rPr>
          <w:u w:val="single"/>
        </w:rPr>
      </w:pPr>
      <w:r w:rsidRPr="00051139">
        <w:br w:type="page"/>
      </w:r>
    </w:p>
    <w:p w14:paraId="00000029" w14:textId="2F67042C" w:rsidR="004D32AB" w:rsidRPr="00051139" w:rsidRDefault="00ED6D8E" w:rsidP="003C44DE">
      <w:pPr>
        <w:jc w:val="both"/>
        <w:rPr>
          <w:u w:val="single"/>
        </w:rPr>
      </w:pPr>
      <w:sdt>
        <w:sdtPr>
          <w:tag w:val="goog_rdk_0"/>
          <w:id w:val="789552577"/>
          <w:showingPlcHdr/>
        </w:sdtPr>
        <w:sdtContent>
          <w:r w:rsidR="00E80E61" w:rsidRPr="00051139">
            <w:t xml:space="preserve">     </w:t>
          </w:r>
        </w:sdtContent>
      </w:sdt>
      <w:r w:rsidR="00CA1E15" w:rsidRPr="00051139">
        <w:rPr>
          <w:u w:val="single"/>
        </w:rPr>
        <w:t>Contents</w:t>
      </w:r>
    </w:p>
    <w:p w14:paraId="00000047" w14:textId="338F7F62" w:rsidR="004D32AB" w:rsidRDefault="004D32AB" w:rsidP="00C27882">
      <w:pPr>
        <w:pStyle w:val="TOC1"/>
      </w:pPr>
    </w:p>
    <w:p w14:paraId="231692D1" w14:textId="340B28F4" w:rsidR="00C27882" w:rsidRDefault="00C27882" w:rsidP="00C27882"/>
    <w:p w14:paraId="4F42F521" w14:textId="5F9906AF" w:rsidR="000C64B6" w:rsidRDefault="00C27882">
      <w:pPr>
        <w:pStyle w:val="TOC1"/>
        <w:rPr>
          <w:rFonts w:asciiTheme="minorHAnsi" w:eastAsiaTheme="minorEastAsia" w:hAnsiTheme="minorHAnsi" w:cstheme="minorBidi"/>
          <w:noProof/>
        </w:rPr>
      </w:pPr>
      <w:r>
        <w:fldChar w:fldCharType="begin"/>
      </w:r>
      <w:r>
        <w:instrText xml:space="preserve"> TOC \o "1-4" \h \z \u </w:instrText>
      </w:r>
      <w:r>
        <w:fldChar w:fldCharType="separate"/>
      </w:r>
      <w:hyperlink w:anchor="_Toc53173947" w:history="1">
        <w:r w:rsidR="000C64B6" w:rsidRPr="00A13AC9">
          <w:rPr>
            <w:rStyle w:val="Hyperlink"/>
            <w:noProof/>
          </w:rPr>
          <w:t>Abstract</w:t>
        </w:r>
        <w:r w:rsidR="000C64B6">
          <w:rPr>
            <w:noProof/>
            <w:webHidden/>
          </w:rPr>
          <w:tab/>
        </w:r>
        <w:r w:rsidR="000C64B6">
          <w:rPr>
            <w:noProof/>
            <w:webHidden/>
          </w:rPr>
          <w:fldChar w:fldCharType="begin"/>
        </w:r>
        <w:r w:rsidR="000C64B6">
          <w:rPr>
            <w:noProof/>
            <w:webHidden/>
          </w:rPr>
          <w:instrText xml:space="preserve"> PAGEREF _Toc53173947 \h </w:instrText>
        </w:r>
        <w:r w:rsidR="000C64B6">
          <w:rPr>
            <w:noProof/>
            <w:webHidden/>
          </w:rPr>
        </w:r>
        <w:r w:rsidR="000C64B6">
          <w:rPr>
            <w:noProof/>
            <w:webHidden/>
          </w:rPr>
          <w:fldChar w:fldCharType="separate"/>
        </w:r>
        <w:r w:rsidR="000C64B6">
          <w:rPr>
            <w:noProof/>
            <w:webHidden/>
          </w:rPr>
          <w:t>1</w:t>
        </w:r>
        <w:r w:rsidR="000C64B6">
          <w:rPr>
            <w:noProof/>
            <w:webHidden/>
          </w:rPr>
          <w:fldChar w:fldCharType="end"/>
        </w:r>
      </w:hyperlink>
    </w:p>
    <w:p w14:paraId="56C2C9FB" w14:textId="6E7D2463" w:rsidR="000C64B6" w:rsidRDefault="000C64B6">
      <w:pPr>
        <w:pStyle w:val="TOC1"/>
        <w:rPr>
          <w:rFonts w:asciiTheme="minorHAnsi" w:eastAsiaTheme="minorEastAsia" w:hAnsiTheme="minorHAnsi" w:cstheme="minorBidi"/>
          <w:noProof/>
        </w:rPr>
      </w:pPr>
      <w:hyperlink w:anchor="_Toc53173948" w:history="1">
        <w:r w:rsidRPr="00A13AC9">
          <w:rPr>
            <w:rStyle w:val="Hyperlink"/>
            <w:bCs/>
            <w:noProof/>
          </w:rPr>
          <w:t>1.</w:t>
        </w:r>
        <w:r>
          <w:rPr>
            <w:rFonts w:asciiTheme="minorHAnsi" w:eastAsiaTheme="minorEastAsia" w:hAnsiTheme="minorHAnsi" w:cstheme="minorBidi"/>
            <w:noProof/>
          </w:rPr>
          <w:tab/>
        </w:r>
        <w:r w:rsidRPr="00A13AC9">
          <w:rPr>
            <w:rStyle w:val="Hyperlink"/>
            <w:noProof/>
          </w:rPr>
          <w:t>Introduction</w:t>
        </w:r>
        <w:r>
          <w:rPr>
            <w:noProof/>
            <w:webHidden/>
          </w:rPr>
          <w:tab/>
        </w:r>
        <w:r>
          <w:rPr>
            <w:noProof/>
            <w:webHidden/>
          </w:rPr>
          <w:fldChar w:fldCharType="begin"/>
        </w:r>
        <w:r>
          <w:rPr>
            <w:noProof/>
            <w:webHidden/>
          </w:rPr>
          <w:instrText xml:space="preserve"> PAGEREF _Toc53173948 \h </w:instrText>
        </w:r>
        <w:r>
          <w:rPr>
            <w:noProof/>
            <w:webHidden/>
          </w:rPr>
        </w:r>
        <w:r>
          <w:rPr>
            <w:noProof/>
            <w:webHidden/>
          </w:rPr>
          <w:fldChar w:fldCharType="separate"/>
        </w:r>
        <w:r>
          <w:rPr>
            <w:noProof/>
            <w:webHidden/>
          </w:rPr>
          <w:t>3</w:t>
        </w:r>
        <w:r>
          <w:rPr>
            <w:noProof/>
            <w:webHidden/>
          </w:rPr>
          <w:fldChar w:fldCharType="end"/>
        </w:r>
      </w:hyperlink>
    </w:p>
    <w:p w14:paraId="09CB779B" w14:textId="26B6F723" w:rsidR="000C64B6" w:rsidRDefault="000C64B6">
      <w:pPr>
        <w:pStyle w:val="TOC2"/>
        <w:tabs>
          <w:tab w:val="right" w:pos="8630"/>
        </w:tabs>
        <w:rPr>
          <w:rFonts w:asciiTheme="minorHAnsi" w:eastAsiaTheme="minorEastAsia" w:hAnsiTheme="minorHAnsi" w:cstheme="minorBidi"/>
          <w:noProof/>
        </w:rPr>
      </w:pPr>
      <w:hyperlink w:anchor="_Toc53173949" w:history="1">
        <w:r w:rsidRPr="00A13AC9">
          <w:rPr>
            <w:rStyle w:val="Hyperlink"/>
            <w:b/>
            <w:bCs/>
            <w:noProof/>
          </w:rPr>
          <w:t>1.1 Description of the need</w:t>
        </w:r>
        <w:r>
          <w:rPr>
            <w:noProof/>
            <w:webHidden/>
          </w:rPr>
          <w:tab/>
        </w:r>
        <w:r>
          <w:rPr>
            <w:noProof/>
            <w:webHidden/>
          </w:rPr>
          <w:fldChar w:fldCharType="begin"/>
        </w:r>
        <w:r>
          <w:rPr>
            <w:noProof/>
            <w:webHidden/>
          </w:rPr>
          <w:instrText xml:space="preserve"> PAGEREF _Toc53173949 \h </w:instrText>
        </w:r>
        <w:r>
          <w:rPr>
            <w:noProof/>
            <w:webHidden/>
          </w:rPr>
        </w:r>
        <w:r>
          <w:rPr>
            <w:noProof/>
            <w:webHidden/>
          </w:rPr>
          <w:fldChar w:fldCharType="separate"/>
        </w:r>
        <w:r>
          <w:rPr>
            <w:noProof/>
            <w:webHidden/>
          </w:rPr>
          <w:t>3</w:t>
        </w:r>
        <w:r>
          <w:rPr>
            <w:noProof/>
            <w:webHidden/>
          </w:rPr>
          <w:fldChar w:fldCharType="end"/>
        </w:r>
      </w:hyperlink>
    </w:p>
    <w:p w14:paraId="5DB82B7B" w14:textId="74C5B4F8" w:rsidR="000C64B6" w:rsidRDefault="000C64B6">
      <w:pPr>
        <w:pStyle w:val="TOC2"/>
        <w:tabs>
          <w:tab w:val="right" w:pos="8630"/>
        </w:tabs>
        <w:rPr>
          <w:rFonts w:asciiTheme="minorHAnsi" w:eastAsiaTheme="minorEastAsia" w:hAnsiTheme="minorHAnsi" w:cstheme="minorBidi"/>
          <w:noProof/>
        </w:rPr>
      </w:pPr>
      <w:hyperlink w:anchor="_Toc53173950" w:history="1">
        <w:r w:rsidRPr="00A13AC9">
          <w:rPr>
            <w:rStyle w:val="Hyperlink"/>
            <w:b/>
            <w:bCs/>
            <w:noProof/>
          </w:rPr>
          <w:t>1.2 Requirements</w:t>
        </w:r>
        <w:r>
          <w:rPr>
            <w:noProof/>
            <w:webHidden/>
          </w:rPr>
          <w:tab/>
        </w:r>
        <w:r>
          <w:rPr>
            <w:noProof/>
            <w:webHidden/>
          </w:rPr>
          <w:fldChar w:fldCharType="begin"/>
        </w:r>
        <w:r>
          <w:rPr>
            <w:noProof/>
            <w:webHidden/>
          </w:rPr>
          <w:instrText xml:space="preserve"> PAGEREF _Toc53173950 \h </w:instrText>
        </w:r>
        <w:r>
          <w:rPr>
            <w:noProof/>
            <w:webHidden/>
          </w:rPr>
        </w:r>
        <w:r>
          <w:rPr>
            <w:noProof/>
            <w:webHidden/>
          </w:rPr>
          <w:fldChar w:fldCharType="separate"/>
        </w:r>
        <w:r>
          <w:rPr>
            <w:noProof/>
            <w:webHidden/>
          </w:rPr>
          <w:t>4</w:t>
        </w:r>
        <w:r>
          <w:rPr>
            <w:noProof/>
            <w:webHidden/>
          </w:rPr>
          <w:fldChar w:fldCharType="end"/>
        </w:r>
      </w:hyperlink>
    </w:p>
    <w:p w14:paraId="7D68F408" w14:textId="16E8A6EE" w:rsidR="000C64B6" w:rsidRDefault="000C64B6">
      <w:pPr>
        <w:pStyle w:val="TOC2"/>
        <w:tabs>
          <w:tab w:val="right" w:pos="8630"/>
        </w:tabs>
        <w:rPr>
          <w:rFonts w:asciiTheme="minorHAnsi" w:eastAsiaTheme="minorEastAsia" w:hAnsiTheme="minorHAnsi" w:cstheme="minorBidi"/>
          <w:noProof/>
        </w:rPr>
      </w:pPr>
      <w:hyperlink w:anchor="_Toc53173951" w:history="1">
        <w:r w:rsidRPr="00A13AC9">
          <w:rPr>
            <w:rStyle w:val="Hyperlink"/>
            <w:b/>
            <w:bCs/>
            <w:noProof/>
          </w:rPr>
          <w:t>1.3 Issues to be addressed</w:t>
        </w:r>
        <w:r>
          <w:rPr>
            <w:noProof/>
            <w:webHidden/>
          </w:rPr>
          <w:tab/>
        </w:r>
        <w:r>
          <w:rPr>
            <w:noProof/>
            <w:webHidden/>
          </w:rPr>
          <w:fldChar w:fldCharType="begin"/>
        </w:r>
        <w:r>
          <w:rPr>
            <w:noProof/>
            <w:webHidden/>
          </w:rPr>
          <w:instrText xml:space="preserve"> PAGEREF _Toc53173951 \h </w:instrText>
        </w:r>
        <w:r>
          <w:rPr>
            <w:noProof/>
            <w:webHidden/>
          </w:rPr>
        </w:r>
        <w:r>
          <w:rPr>
            <w:noProof/>
            <w:webHidden/>
          </w:rPr>
          <w:fldChar w:fldCharType="separate"/>
        </w:r>
        <w:r>
          <w:rPr>
            <w:noProof/>
            <w:webHidden/>
          </w:rPr>
          <w:t>5</w:t>
        </w:r>
        <w:r>
          <w:rPr>
            <w:noProof/>
            <w:webHidden/>
          </w:rPr>
          <w:fldChar w:fldCharType="end"/>
        </w:r>
      </w:hyperlink>
    </w:p>
    <w:p w14:paraId="3E66DBC1" w14:textId="30C09747" w:rsidR="000C64B6" w:rsidRDefault="000C64B6">
      <w:pPr>
        <w:pStyle w:val="TOC1"/>
        <w:rPr>
          <w:rFonts w:asciiTheme="minorHAnsi" w:eastAsiaTheme="minorEastAsia" w:hAnsiTheme="minorHAnsi" w:cstheme="minorBidi"/>
          <w:noProof/>
        </w:rPr>
      </w:pPr>
      <w:hyperlink w:anchor="_Toc53173952" w:history="1">
        <w:r w:rsidRPr="00A13AC9">
          <w:rPr>
            <w:rStyle w:val="Hyperlink"/>
            <w:bCs/>
            <w:noProof/>
          </w:rPr>
          <w:t>2.</w:t>
        </w:r>
        <w:r>
          <w:rPr>
            <w:rFonts w:asciiTheme="minorHAnsi" w:eastAsiaTheme="minorEastAsia" w:hAnsiTheme="minorHAnsi" w:cstheme="minorBidi"/>
            <w:noProof/>
          </w:rPr>
          <w:tab/>
        </w:r>
        <w:r w:rsidRPr="00A13AC9">
          <w:rPr>
            <w:rStyle w:val="Hyperlink"/>
            <w:noProof/>
          </w:rPr>
          <w:t>Notational Conventions</w:t>
        </w:r>
        <w:r>
          <w:rPr>
            <w:noProof/>
            <w:webHidden/>
          </w:rPr>
          <w:tab/>
        </w:r>
        <w:r>
          <w:rPr>
            <w:noProof/>
            <w:webHidden/>
          </w:rPr>
          <w:fldChar w:fldCharType="begin"/>
        </w:r>
        <w:r>
          <w:rPr>
            <w:noProof/>
            <w:webHidden/>
          </w:rPr>
          <w:instrText xml:space="preserve"> PAGEREF _Toc53173952 \h </w:instrText>
        </w:r>
        <w:r>
          <w:rPr>
            <w:noProof/>
            <w:webHidden/>
          </w:rPr>
        </w:r>
        <w:r>
          <w:rPr>
            <w:noProof/>
            <w:webHidden/>
          </w:rPr>
          <w:fldChar w:fldCharType="separate"/>
        </w:r>
        <w:r>
          <w:rPr>
            <w:noProof/>
            <w:webHidden/>
          </w:rPr>
          <w:t>5</w:t>
        </w:r>
        <w:r>
          <w:rPr>
            <w:noProof/>
            <w:webHidden/>
          </w:rPr>
          <w:fldChar w:fldCharType="end"/>
        </w:r>
      </w:hyperlink>
    </w:p>
    <w:p w14:paraId="0B0956E7" w14:textId="136C3630" w:rsidR="000C64B6" w:rsidRDefault="000C64B6">
      <w:pPr>
        <w:pStyle w:val="TOC1"/>
        <w:rPr>
          <w:rFonts w:asciiTheme="minorHAnsi" w:eastAsiaTheme="minorEastAsia" w:hAnsiTheme="minorHAnsi" w:cstheme="minorBidi"/>
          <w:noProof/>
        </w:rPr>
      </w:pPr>
      <w:hyperlink w:anchor="_Toc53173953" w:history="1">
        <w:r w:rsidRPr="00A13AC9">
          <w:rPr>
            <w:rStyle w:val="Hyperlink"/>
            <w:bCs/>
            <w:noProof/>
          </w:rPr>
          <w:t>3.</w:t>
        </w:r>
        <w:r>
          <w:rPr>
            <w:rFonts w:asciiTheme="minorHAnsi" w:eastAsiaTheme="minorEastAsia" w:hAnsiTheme="minorHAnsi" w:cstheme="minorBidi"/>
            <w:noProof/>
          </w:rPr>
          <w:tab/>
        </w:r>
        <w:r w:rsidRPr="00A13AC9">
          <w:rPr>
            <w:rStyle w:val="Hyperlink"/>
            <w:noProof/>
          </w:rPr>
          <w:t>Minimum information about Samples</w:t>
        </w:r>
        <w:r>
          <w:rPr>
            <w:noProof/>
            <w:webHidden/>
          </w:rPr>
          <w:tab/>
        </w:r>
        <w:r>
          <w:rPr>
            <w:noProof/>
            <w:webHidden/>
          </w:rPr>
          <w:fldChar w:fldCharType="begin"/>
        </w:r>
        <w:r>
          <w:rPr>
            <w:noProof/>
            <w:webHidden/>
          </w:rPr>
          <w:instrText xml:space="preserve"> PAGEREF _Toc53173953 \h </w:instrText>
        </w:r>
        <w:r>
          <w:rPr>
            <w:noProof/>
            <w:webHidden/>
          </w:rPr>
        </w:r>
        <w:r>
          <w:rPr>
            <w:noProof/>
            <w:webHidden/>
          </w:rPr>
          <w:fldChar w:fldCharType="separate"/>
        </w:r>
        <w:r>
          <w:rPr>
            <w:noProof/>
            <w:webHidden/>
          </w:rPr>
          <w:t>5</w:t>
        </w:r>
        <w:r>
          <w:rPr>
            <w:noProof/>
            <w:webHidden/>
          </w:rPr>
          <w:fldChar w:fldCharType="end"/>
        </w:r>
      </w:hyperlink>
    </w:p>
    <w:p w14:paraId="0057A2F4" w14:textId="3F4FABBB" w:rsidR="000C64B6" w:rsidRDefault="000C64B6">
      <w:pPr>
        <w:pStyle w:val="TOC1"/>
        <w:rPr>
          <w:rFonts w:asciiTheme="minorHAnsi" w:eastAsiaTheme="minorEastAsia" w:hAnsiTheme="minorHAnsi" w:cstheme="minorBidi"/>
          <w:noProof/>
        </w:rPr>
      </w:pPr>
      <w:hyperlink w:anchor="_Toc53173954" w:history="1">
        <w:r w:rsidRPr="00A13AC9">
          <w:rPr>
            <w:rStyle w:val="Hyperlink"/>
            <w:bCs/>
            <w:noProof/>
          </w:rPr>
          <w:t>4.</w:t>
        </w:r>
        <w:r>
          <w:rPr>
            <w:rFonts w:asciiTheme="minorHAnsi" w:eastAsiaTheme="minorEastAsia" w:hAnsiTheme="minorHAnsi" w:cstheme="minorBidi"/>
            <w:noProof/>
          </w:rPr>
          <w:tab/>
        </w:r>
        <w:r w:rsidRPr="00A13AC9">
          <w:rPr>
            <w:rStyle w:val="Hyperlink"/>
            <w:noProof/>
          </w:rPr>
          <w:t>SDRF values</w:t>
        </w:r>
        <w:r>
          <w:rPr>
            <w:noProof/>
            <w:webHidden/>
          </w:rPr>
          <w:tab/>
        </w:r>
        <w:r>
          <w:rPr>
            <w:noProof/>
            <w:webHidden/>
          </w:rPr>
          <w:fldChar w:fldCharType="begin"/>
        </w:r>
        <w:r>
          <w:rPr>
            <w:noProof/>
            <w:webHidden/>
          </w:rPr>
          <w:instrText xml:space="preserve"> PAGEREF _Toc53173954 \h </w:instrText>
        </w:r>
        <w:r>
          <w:rPr>
            <w:noProof/>
            <w:webHidden/>
          </w:rPr>
        </w:r>
        <w:r>
          <w:rPr>
            <w:noProof/>
            <w:webHidden/>
          </w:rPr>
          <w:fldChar w:fldCharType="separate"/>
        </w:r>
        <w:r>
          <w:rPr>
            <w:noProof/>
            <w:webHidden/>
          </w:rPr>
          <w:t>6</w:t>
        </w:r>
        <w:r>
          <w:rPr>
            <w:noProof/>
            <w:webHidden/>
          </w:rPr>
          <w:fldChar w:fldCharType="end"/>
        </w:r>
      </w:hyperlink>
    </w:p>
    <w:p w14:paraId="3D13259C" w14:textId="0B76CAB2" w:rsidR="000C64B6" w:rsidRDefault="000C64B6">
      <w:pPr>
        <w:pStyle w:val="TOC1"/>
        <w:rPr>
          <w:rFonts w:asciiTheme="minorHAnsi" w:eastAsiaTheme="minorEastAsia" w:hAnsiTheme="minorHAnsi" w:cstheme="minorBidi"/>
          <w:noProof/>
        </w:rPr>
      </w:pPr>
      <w:hyperlink w:anchor="_Toc53173955" w:history="1">
        <w:r w:rsidRPr="00A13AC9">
          <w:rPr>
            <w:rStyle w:val="Hyperlink"/>
            <w:bCs/>
            <w:noProof/>
          </w:rPr>
          <w:t>5.</w:t>
        </w:r>
        <w:r>
          <w:rPr>
            <w:rFonts w:asciiTheme="minorHAnsi" w:eastAsiaTheme="minorEastAsia" w:hAnsiTheme="minorHAnsi" w:cstheme="minorBidi"/>
            <w:noProof/>
          </w:rPr>
          <w:tab/>
        </w:r>
        <w:r w:rsidRPr="00A13AC9">
          <w:rPr>
            <w:rStyle w:val="Hyperlink"/>
            <w:noProof/>
          </w:rPr>
          <w:t>From Samples to Data files</w:t>
        </w:r>
        <w:r>
          <w:rPr>
            <w:noProof/>
            <w:webHidden/>
          </w:rPr>
          <w:tab/>
        </w:r>
        <w:r>
          <w:rPr>
            <w:noProof/>
            <w:webHidden/>
          </w:rPr>
          <w:fldChar w:fldCharType="begin"/>
        </w:r>
        <w:r>
          <w:rPr>
            <w:noProof/>
            <w:webHidden/>
          </w:rPr>
          <w:instrText xml:space="preserve"> PAGEREF _Toc53173955 \h </w:instrText>
        </w:r>
        <w:r>
          <w:rPr>
            <w:noProof/>
            <w:webHidden/>
          </w:rPr>
        </w:r>
        <w:r>
          <w:rPr>
            <w:noProof/>
            <w:webHidden/>
          </w:rPr>
          <w:fldChar w:fldCharType="separate"/>
        </w:r>
        <w:r>
          <w:rPr>
            <w:noProof/>
            <w:webHidden/>
          </w:rPr>
          <w:t>7</w:t>
        </w:r>
        <w:r>
          <w:rPr>
            <w:noProof/>
            <w:webHidden/>
          </w:rPr>
          <w:fldChar w:fldCharType="end"/>
        </w:r>
      </w:hyperlink>
    </w:p>
    <w:p w14:paraId="2296A9A4" w14:textId="6F225B47" w:rsidR="000C64B6" w:rsidRDefault="000C64B6">
      <w:pPr>
        <w:pStyle w:val="TOC2"/>
        <w:tabs>
          <w:tab w:val="right" w:pos="8630"/>
        </w:tabs>
        <w:rPr>
          <w:rFonts w:asciiTheme="minorHAnsi" w:eastAsiaTheme="minorEastAsia" w:hAnsiTheme="minorHAnsi" w:cstheme="minorBidi"/>
          <w:noProof/>
        </w:rPr>
      </w:pPr>
      <w:hyperlink w:anchor="_Toc53173956" w:history="1">
        <w:r w:rsidRPr="00A13AC9">
          <w:rPr>
            <w:rStyle w:val="Hyperlink"/>
            <w:b/>
            <w:bCs/>
            <w:noProof/>
          </w:rPr>
          <w:t>5.1 Sample technical and biological replicates</w:t>
        </w:r>
        <w:r>
          <w:rPr>
            <w:noProof/>
            <w:webHidden/>
          </w:rPr>
          <w:tab/>
        </w:r>
        <w:r>
          <w:rPr>
            <w:noProof/>
            <w:webHidden/>
          </w:rPr>
          <w:fldChar w:fldCharType="begin"/>
        </w:r>
        <w:r>
          <w:rPr>
            <w:noProof/>
            <w:webHidden/>
          </w:rPr>
          <w:instrText xml:space="preserve"> PAGEREF _Toc53173956 \h </w:instrText>
        </w:r>
        <w:r>
          <w:rPr>
            <w:noProof/>
            <w:webHidden/>
          </w:rPr>
        </w:r>
        <w:r>
          <w:rPr>
            <w:noProof/>
            <w:webHidden/>
          </w:rPr>
          <w:fldChar w:fldCharType="separate"/>
        </w:r>
        <w:r>
          <w:rPr>
            <w:noProof/>
            <w:webHidden/>
          </w:rPr>
          <w:t>8</w:t>
        </w:r>
        <w:r>
          <w:rPr>
            <w:noProof/>
            <w:webHidden/>
          </w:rPr>
          <w:fldChar w:fldCharType="end"/>
        </w:r>
      </w:hyperlink>
    </w:p>
    <w:p w14:paraId="08F6C3E2" w14:textId="74F0B614" w:rsidR="000C64B6" w:rsidRDefault="000C64B6">
      <w:pPr>
        <w:pStyle w:val="TOC1"/>
        <w:rPr>
          <w:rFonts w:asciiTheme="minorHAnsi" w:eastAsiaTheme="minorEastAsia" w:hAnsiTheme="minorHAnsi" w:cstheme="minorBidi"/>
          <w:noProof/>
        </w:rPr>
      </w:pPr>
      <w:hyperlink w:anchor="_Toc53173957" w:history="1">
        <w:r w:rsidRPr="00A13AC9">
          <w:rPr>
            <w:rStyle w:val="Hyperlink"/>
            <w:bCs/>
            <w:noProof/>
          </w:rPr>
          <w:t>6.</w:t>
        </w:r>
        <w:r>
          <w:rPr>
            <w:rFonts w:asciiTheme="minorHAnsi" w:eastAsiaTheme="minorEastAsia" w:hAnsiTheme="minorHAnsi" w:cstheme="minorBidi"/>
            <w:noProof/>
          </w:rPr>
          <w:tab/>
        </w:r>
        <w:r w:rsidRPr="00A13AC9">
          <w:rPr>
            <w:rStyle w:val="Hyperlink"/>
            <w:noProof/>
          </w:rPr>
          <w:t>Data properties.</w:t>
        </w:r>
        <w:r>
          <w:rPr>
            <w:noProof/>
            <w:webHidden/>
          </w:rPr>
          <w:tab/>
        </w:r>
        <w:r>
          <w:rPr>
            <w:noProof/>
            <w:webHidden/>
          </w:rPr>
          <w:fldChar w:fldCharType="begin"/>
        </w:r>
        <w:r>
          <w:rPr>
            <w:noProof/>
            <w:webHidden/>
          </w:rPr>
          <w:instrText xml:space="preserve"> PAGEREF _Toc53173957 \h </w:instrText>
        </w:r>
        <w:r>
          <w:rPr>
            <w:noProof/>
            <w:webHidden/>
          </w:rPr>
        </w:r>
        <w:r>
          <w:rPr>
            <w:noProof/>
            <w:webHidden/>
          </w:rPr>
          <w:fldChar w:fldCharType="separate"/>
        </w:r>
        <w:r>
          <w:rPr>
            <w:noProof/>
            <w:webHidden/>
          </w:rPr>
          <w:t>10</w:t>
        </w:r>
        <w:r>
          <w:rPr>
            <w:noProof/>
            <w:webHidden/>
          </w:rPr>
          <w:fldChar w:fldCharType="end"/>
        </w:r>
      </w:hyperlink>
    </w:p>
    <w:p w14:paraId="7DC57DA1" w14:textId="43844E1F" w:rsidR="000C64B6" w:rsidRDefault="000C64B6">
      <w:pPr>
        <w:pStyle w:val="TOC2"/>
        <w:tabs>
          <w:tab w:val="right" w:pos="8630"/>
        </w:tabs>
        <w:rPr>
          <w:rFonts w:asciiTheme="minorHAnsi" w:eastAsiaTheme="minorEastAsia" w:hAnsiTheme="minorHAnsi" w:cstheme="minorBidi"/>
          <w:noProof/>
        </w:rPr>
      </w:pPr>
      <w:hyperlink w:anchor="_Toc53173958" w:history="1">
        <w:r w:rsidRPr="00A13AC9">
          <w:rPr>
            <w:rStyle w:val="Hyperlink"/>
            <w:b/>
            <w:bCs/>
            <w:noProof/>
          </w:rPr>
          <w:t>6.1 Type and Model of Mass Spectrometer</w:t>
        </w:r>
        <w:r>
          <w:rPr>
            <w:noProof/>
            <w:webHidden/>
          </w:rPr>
          <w:tab/>
        </w:r>
        <w:r>
          <w:rPr>
            <w:noProof/>
            <w:webHidden/>
          </w:rPr>
          <w:fldChar w:fldCharType="begin"/>
        </w:r>
        <w:r>
          <w:rPr>
            <w:noProof/>
            <w:webHidden/>
          </w:rPr>
          <w:instrText xml:space="preserve"> PAGEREF _Toc53173958 \h </w:instrText>
        </w:r>
        <w:r>
          <w:rPr>
            <w:noProof/>
            <w:webHidden/>
          </w:rPr>
        </w:r>
        <w:r>
          <w:rPr>
            <w:noProof/>
            <w:webHidden/>
          </w:rPr>
          <w:fldChar w:fldCharType="separate"/>
        </w:r>
        <w:r>
          <w:rPr>
            <w:noProof/>
            <w:webHidden/>
          </w:rPr>
          <w:t>10</w:t>
        </w:r>
        <w:r>
          <w:rPr>
            <w:noProof/>
            <w:webHidden/>
          </w:rPr>
          <w:fldChar w:fldCharType="end"/>
        </w:r>
      </w:hyperlink>
    </w:p>
    <w:p w14:paraId="1C718319" w14:textId="65EC831E" w:rsidR="000C64B6" w:rsidRDefault="000C64B6">
      <w:pPr>
        <w:pStyle w:val="TOC2"/>
        <w:tabs>
          <w:tab w:val="right" w:pos="8630"/>
        </w:tabs>
        <w:rPr>
          <w:rFonts w:asciiTheme="minorHAnsi" w:eastAsiaTheme="minorEastAsia" w:hAnsiTheme="minorHAnsi" w:cstheme="minorBidi"/>
          <w:noProof/>
        </w:rPr>
      </w:pPr>
      <w:hyperlink w:anchor="_Toc53173959" w:history="1">
        <w:r w:rsidRPr="00A13AC9">
          <w:rPr>
            <w:rStyle w:val="Hyperlink"/>
            <w:b/>
            <w:bCs/>
            <w:noProof/>
          </w:rPr>
          <w:t>6.2 Label annotations</w:t>
        </w:r>
        <w:r>
          <w:rPr>
            <w:noProof/>
            <w:webHidden/>
          </w:rPr>
          <w:tab/>
        </w:r>
        <w:r>
          <w:rPr>
            <w:noProof/>
            <w:webHidden/>
          </w:rPr>
          <w:fldChar w:fldCharType="begin"/>
        </w:r>
        <w:r>
          <w:rPr>
            <w:noProof/>
            <w:webHidden/>
          </w:rPr>
          <w:instrText xml:space="preserve"> PAGEREF _Toc53173959 \h </w:instrText>
        </w:r>
        <w:r>
          <w:rPr>
            <w:noProof/>
            <w:webHidden/>
          </w:rPr>
        </w:r>
        <w:r>
          <w:rPr>
            <w:noProof/>
            <w:webHidden/>
          </w:rPr>
          <w:fldChar w:fldCharType="separate"/>
        </w:r>
        <w:r>
          <w:rPr>
            <w:noProof/>
            <w:webHidden/>
          </w:rPr>
          <w:t>10</w:t>
        </w:r>
        <w:r>
          <w:rPr>
            <w:noProof/>
            <w:webHidden/>
          </w:rPr>
          <w:fldChar w:fldCharType="end"/>
        </w:r>
      </w:hyperlink>
    </w:p>
    <w:p w14:paraId="49BF286E" w14:textId="636A1FB4" w:rsidR="000C64B6" w:rsidRDefault="000C64B6">
      <w:pPr>
        <w:pStyle w:val="TOC2"/>
        <w:tabs>
          <w:tab w:val="right" w:pos="8630"/>
        </w:tabs>
        <w:rPr>
          <w:rFonts w:asciiTheme="minorHAnsi" w:eastAsiaTheme="minorEastAsia" w:hAnsiTheme="minorHAnsi" w:cstheme="minorBidi"/>
          <w:noProof/>
        </w:rPr>
      </w:pPr>
      <w:hyperlink w:anchor="_Toc53173960" w:history="1">
        <w:r w:rsidRPr="00A13AC9">
          <w:rPr>
            <w:rStyle w:val="Hyperlink"/>
            <w:b/>
            <w:bCs/>
            <w:noProof/>
          </w:rPr>
          <w:t>6.3 Additional RAW file properties</w:t>
        </w:r>
        <w:r>
          <w:rPr>
            <w:noProof/>
            <w:webHidden/>
          </w:rPr>
          <w:tab/>
        </w:r>
        <w:r>
          <w:rPr>
            <w:noProof/>
            <w:webHidden/>
          </w:rPr>
          <w:fldChar w:fldCharType="begin"/>
        </w:r>
        <w:r>
          <w:rPr>
            <w:noProof/>
            <w:webHidden/>
          </w:rPr>
          <w:instrText xml:space="preserve"> PAGEREF _Toc53173960 \h </w:instrText>
        </w:r>
        <w:r>
          <w:rPr>
            <w:noProof/>
            <w:webHidden/>
          </w:rPr>
        </w:r>
        <w:r>
          <w:rPr>
            <w:noProof/>
            <w:webHidden/>
          </w:rPr>
          <w:fldChar w:fldCharType="separate"/>
        </w:r>
        <w:r>
          <w:rPr>
            <w:noProof/>
            <w:webHidden/>
          </w:rPr>
          <w:t>11</w:t>
        </w:r>
        <w:r>
          <w:rPr>
            <w:noProof/>
            <w:webHidden/>
          </w:rPr>
          <w:fldChar w:fldCharType="end"/>
        </w:r>
      </w:hyperlink>
    </w:p>
    <w:p w14:paraId="457ECF57" w14:textId="271F548E" w:rsidR="000C64B6" w:rsidRDefault="000C64B6">
      <w:pPr>
        <w:pStyle w:val="TOC2"/>
        <w:tabs>
          <w:tab w:val="right" w:pos="8630"/>
        </w:tabs>
        <w:rPr>
          <w:rFonts w:asciiTheme="minorHAnsi" w:eastAsiaTheme="minorEastAsia" w:hAnsiTheme="minorHAnsi" w:cstheme="minorBidi"/>
          <w:noProof/>
        </w:rPr>
      </w:pPr>
      <w:hyperlink w:anchor="_Toc53173961" w:history="1">
        <w:r w:rsidRPr="00A13AC9">
          <w:rPr>
            <w:rStyle w:val="Hyperlink"/>
            <w:b/>
            <w:bCs/>
            <w:noProof/>
          </w:rPr>
          <w:t>6.4 Data file additional properties</w:t>
        </w:r>
        <w:r>
          <w:rPr>
            <w:noProof/>
            <w:webHidden/>
          </w:rPr>
          <w:tab/>
        </w:r>
        <w:r>
          <w:rPr>
            <w:noProof/>
            <w:webHidden/>
          </w:rPr>
          <w:fldChar w:fldCharType="begin"/>
        </w:r>
        <w:r>
          <w:rPr>
            <w:noProof/>
            <w:webHidden/>
          </w:rPr>
          <w:instrText xml:space="preserve"> PAGEREF _Toc53173961 \h </w:instrText>
        </w:r>
        <w:r>
          <w:rPr>
            <w:noProof/>
            <w:webHidden/>
          </w:rPr>
        </w:r>
        <w:r>
          <w:rPr>
            <w:noProof/>
            <w:webHidden/>
          </w:rPr>
          <w:fldChar w:fldCharType="separate"/>
        </w:r>
        <w:r>
          <w:rPr>
            <w:noProof/>
            <w:webHidden/>
          </w:rPr>
          <w:t>11</w:t>
        </w:r>
        <w:r>
          <w:rPr>
            <w:noProof/>
            <w:webHidden/>
          </w:rPr>
          <w:fldChar w:fldCharType="end"/>
        </w:r>
      </w:hyperlink>
    </w:p>
    <w:p w14:paraId="2CE50C1B" w14:textId="4E4B7704" w:rsidR="000C64B6" w:rsidRDefault="000C64B6">
      <w:pPr>
        <w:pStyle w:val="TOC2"/>
        <w:tabs>
          <w:tab w:val="right" w:pos="8630"/>
        </w:tabs>
        <w:rPr>
          <w:rFonts w:asciiTheme="minorHAnsi" w:eastAsiaTheme="minorEastAsia" w:hAnsiTheme="minorHAnsi" w:cstheme="minorBidi"/>
          <w:noProof/>
        </w:rPr>
      </w:pPr>
      <w:hyperlink w:anchor="_Toc53173962" w:history="1">
        <w:r w:rsidRPr="00A13AC9">
          <w:rPr>
            <w:rStyle w:val="Hyperlink"/>
            <w:b/>
            <w:bCs/>
            <w:noProof/>
          </w:rPr>
          <w:t>6.5 Data technical details properties</w:t>
        </w:r>
        <w:r>
          <w:rPr>
            <w:noProof/>
            <w:webHidden/>
          </w:rPr>
          <w:tab/>
        </w:r>
        <w:r>
          <w:rPr>
            <w:noProof/>
            <w:webHidden/>
          </w:rPr>
          <w:fldChar w:fldCharType="begin"/>
        </w:r>
        <w:r>
          <w:rPr>
            <w:noProof/>
            <w:webHidden/>
          </w:rPr>
          <w:instrText xml:space="preserve"> PAGEREF _Toc53173962 \h </w:instrText>
        </w:r>
        <w:r>
          <w:rPr>
            <w:noProof/>
            <w:webHidden/>
          </w:rPr>
        </w:r>
        <w:r>
          <w:rPr>
            <w:noProof/>
            <w:webHidden/>
          </w:rPr>
          <w:fldChar w:fldCharType="separate"/>
        </w:r>
        <w:r>
          <w:rPr>
            <w:noProof/>
            <w:webHidden/>
          </w:rPr>
          <w:t>11</w:t>
        </w:r>
        <w:r>
          <w:rPr>
            <w:noProof/>
            <w:webHidden/>
          </w:rPr>
          <w:fldChar w:fldCharType="end"/>
        </w:r>
      </w:hyperlink>
    </w:p>
    <w:p w14:paraId="6A0E36EE" w14:textId="65745E8C" w:rsidR="000C64B6" w:rsidRDefault="000C64B6">
      <w:pPr>
        <w:pStyle w:val="TOC3"/>
        <w:tabs>
          <w:tab w:val="right" w:pos="8630"/>
        </w:tabs>
        <w:rPr>
          <w:rFonts w:asciiTheme="minorHAnsi" w:eastAsiaTheme="minorEastAsia" w:hAnsiTheme="minorHAnsi" w:cstheme="minorBidi"/>
          <w:noProof/>
        </w:rPr>
      </w:pPr>
      <w:hyperlink w:anchor="_Toc53173963" w:history="1">
        <w:r w:rsidRPr="00A13AC9">
          <w:rPr>
            <w:rStyle w:val="Hyperlink"/>
            <w:b/>
            <w:bCs/>
            <w:noProof/>
          </w:rPr>
          <w:t>6.5.1 Protein Modifications</w:t>
        </w:r>
        <w:r>
          <w:rPr>
            <w:noProof/>
            <w:webHidden/>
          </w:rPr>
          <w:tab/>
        </w:r>
        <w:r>
          <w:rPr>
            <w:noProof/>
            <w:webHidden/>
          </w:rPr>
          <w:fldChar w:fldCharType="begin"/>
        </w:r>
        <w:r>
          <w:rPr>
            <w:noProof/>
            <w:webHidden/>
          </w:rPr>
          <w:instrText xml:space="preserve"> PAGEREF _Toc53173963 \h </w:instrText>
        </w:r>
        <w:r>
          <w:rPr>
            <w:noProof/>
            <w:webHidden/>
          </w:rPr>
        </w:r>
        <w:r>
          <w:rPr>
            <w:noProof/>
            <w:webHidden/>
          </w:rPr>
          <w:fldChar w:fldCharType="separate"/>
        </w:r>
        <w:r>
          <w:rPr>
            <w:noProof/>
            <w:webHidden/>
          </w:rPr>
          <w:t>12</w:t>
        </w:r>
        <w:r>
          <w:rPr>
            <w:noProof/>
            <w:webHidden/>
          </w:rPr>
          <w:fldChar w:fldCharType="end"/>
        </w:r>
      </w:hyperlink>
    </w:p>
    <w:p w14:paraId="3E5E4178" w14:textId="6066C63A" w:rsidR="000C64B6" w:rsidRDefault="000C64B6">
      <w:pPr>
        <w:pStyle w:val="TOC3"/>
        <w:tabs>
          <w:tab w:val="right" w:pos="8630"/>
        </w:tabs>
        <w:rPr>
          <w:rFonts w:asciiTheme="minorHAnsi" w:eastAsiaTheme="minorEastAsia" w:hAnsiTheme="minorHAnsi" w:cstheme="minorBidi"/>
          <w:noProof/>
        </w:rPr>
      </w:pPr>
      <w:hyperlink w:anchor="_Toc53173964" w:history="1">
        <w:r w:rsidRPr="00A13AC9">
          <w:rPr>
            <w:rStyle w:val="Hyperlink"/>
            <w:b/>
            <w:bCs/>
            <w:noProof/>
          </w:rPr>
          <w:t>6.5.2 Enzyme</w:t>
        </w:r>
        <w:r>
          <w:rPr>
            <w:noProof/>
            <w:webHidden/>
          </w:rPr>
          <w:tab/>
        </w:r>
        <w:r>
          <w:rPr>
            <w:noProof/>
            <w:webHidden/>
          </w:rPr>
          <w:fldChar w:fldCharType="begin"/>
        </w:r>
        <w:r>
          <w:rPr>
            <w:noProof/>
            <w:webHidden/>
          </w:rPr>
          <w:instrText xml:space="preserve"> PAGEREF _Toc53173964 \h </w:instrText>
        </w:r>
        <w:r>
          <w:rPr>
            <w:noProof/>
            <w:webHidden/>
          </w:rPr>
        </w:r>
        <w:r>
          <w:rPr>
            <w:noProof/>
            <w:webHidden/>
          </w:rPr>
          <w:fldChar w:fldCharType="separate"/>
        </w:r>
        <w:r>
          <w:rPr>
            <w:noProof/>
            <w:webHidden/>
          </w:rPr>
          <w:t>14</w:t>
        </w:r>
        <w:r>
          <w:rPr>
            <w:noProof/>
            <w:webHidden/>
          </w:rPr>
          <w:fldChar w:fldCharType="end"/>
        </w:r>
      </w:hyperlink>
    </w:p>
    <w:p w14:paraId="41027FD8" w14:textId="1E39E95D" w:rsidR="000C64B6" w:rsidRDefault="000C64B6">
      <w:pPr>
        <w:pStyle w:val="TOC3"/>
        <w:tabs>
          <w:tab w:val="right" w:pos="8630"/>
        </w:tabs>
        <w:rPr>
          <w:rFonts w:asciiTheme="minorHAnsi" w:eastAsiaTheme="minorEastAsia" w:hAnsiTheme="minorHAnsi" w:cstheme="minorBidi"/>
          <w:noProof/>
        </w:rPr>
      </w:pPr>
      <w:hyperlink w:anchor="_Toc53173965" w:history="1">
        <w:r w:rsidRPr="00A13AC9">
          <w:rPr>
            <w:rStyle w:val="Hyperlink"/>
            <w:b/>
            <w:bCs/>
            <w:noProof/>
          </w:rPr>
          <w:t>6.5.3 Precursor and Fragment mass tolerances</w:t>
        </w:r>
        <w:r>
          <w:rPr>
            <w:noProof/>
            <w:webHidden/>
          </w:rPr>
          <w:tab/>
        </w:r>
        <w:r>
          <w:rPr>
            <w:noProof/>
            <w:webHidden/>
          </w:rPr>
          <w:fldChar w:fldCharType="begin"/>
        </w:r>
        <w:r>
          <w:rPr>
            <w:noProof/>
            <w:webHidden/>
          </w:rPr>
          <w:instrText xml:space="preserve"> PAGEREF _Toc53173965 \h </w:instrText>
        </w:r>
        <w:r>
          <w:rPr>
            <w:noProof/>
            <w:webHidden/>
          </w:rPr>
        </w:r>
        <w:r>
          <w:rPr>
            <w:noProof/>
            <w:webHidden/>
          </w:rPr>
          <w:fldChar w:fldCharType="separate"/>
        </w:r>
        <w:r>
          <w:rPr>
            <w:noProof/>
            <w:webHidden/>
          </w:rPr>
          <w:t>14</w:t>
        </w:r>
        <w:r>
          <w:rPr>
            <w:noProof/>
            <w:webHidden/>
          </w:rPr>
          <w:fldChar w:fldCharType="end"/>
        </w:r>
      </w:hyperlink>
    </w:p>
    <w:p w14:paraId="17EF66D9" w14:textId="6809608A" w:rsidR="000C64B6" w:rsidRDefault="000C64B6">
      <w:pPr>
        <w:pStyle w:val="TOC1"/>
        <w:rPr>
          <w:rFonts w:asciiTheme="minorHAnsi" w:eastAsiaTheme="minorEastAsia" w:hAnsiTheme="minorHAnsi" w:cstheme="minorBidi"/>
          <w:noProof/>
        </w:rPr>
      </w:pPr>
      <w:hyperlink w:anchor="_Toc53173966" w:history="1">
        <w:r w:rsidRPr="00A13AC9">
          <w:rPr>
            <w:rStyle w:val="Hyperlink"/>
            <w:bCs/>
            <w:noProof/>
          </w:rPr>
          <w:t>7.</w:t>
        </w:r>
        <w:r>
          <w:rPr>
            <w:rFonts w:asciiTheme="minorHAnsi" w:eastAsiaTheme="minorEastAsia" w:hAnsiTheme="minorHAnsi" w:cstheme="minorBidi"/>
            <w:noProof/>
          </w:rPr>
          <w:tab/>
        </w:r>
        <w:r w:rsidRPr="00A13AC9">
          <w:rPr>
            <w:rStyle w:val="Hyperlink"/>
            <w:noProof/>
          </w:rPr>
          <w:t>Specific use cases and conventions</w:t>
        </w:r>
        <w:r>
          <w:rPr>
            <w:noProof/>
            <w:webHidden/>
          </w:rPr>
          <w:tab/>
        </w:r>
        <w:r>
          <w:rPr>
            <w:noProof/>
            <w:webHidden/>
          </w:rPr>
          <w:fldChar w:fldCharType="begin"/>
        </w:r>
        <w:r>
          <w:rPr>
            <w:noProof/>
            <w:webHidden/>
          </w:rPr>
          <w:instrText xml:space="preserve"> PAGEREF _Toc53173966 \h </w:instrText>
        </w:r>
        <w:r>
          <w:rPr>
            <w:noProof/>
            <w:webHidden/>
          </w:rPr>
        </w:r>
        <w:r>
          <w:rPr>
            <w:noProof/>
            <w:webHidden/>
          </w:rPr>
          <w:fldChar w:fldCharType="separate"/>
        </w:r>
        <w:r>
          <w:rPr>
            <w:noProof/>
            <w:webHidden/>
          </w:rPr>
          <w:t>14</w:t>
        </w:r>
        <w:r>
          <w:rPr>
            <w:noProof/>
            <w:webHidden/>
          </w:rPr>
          <w:fldChar w:fldCharType="end"/>
        </w:r>
      </w:hyperlink>
    </w:p>
    <w:p w14:paraId="56496374" w14:textId="1CBD0BB9" w:rsidR="000C64B6" w:rsidRDefault="000C64B6">
      <w:pPr>
        <w:pStyle w:val="TOC2"/>
        <w:tabs>
          <w:tab w:val="right" w:pos="8630"/>
        </w:tabs>
        <w:rPr>
          <w:rFonts w:asciiTheme="minorHAnsi" w:eastAsiaTheme="minorEastAsia" w:hAnsiTheme="minorHAnsi" w:cstheme="minorBidi"/>
          <w:noProof/>
        </w:rPr>
      </w:pPr>
      <w:hyperlink w:anchor="_Toc53173967" w:history="1">
        <w:r w:rsidRPr="00A13AC9">
          <w:rPr>
            <w:rStyle w:val="Hyperlink"/>
            <w:b/>
            <w:bCs/>
            <w:noProof/>
          </w:rPr>
          <w:t>7.1 How to encode age</w:t>
        </w:r>
        <w:r>
          <w:rPr>
            <w:noProof/>
            <w:webHidden/>
          </w:rPr>
          <w:tab/>
        </w:r>
        <w:r>
          <w:rPr>
            <w:noProof/>
            <w:webHidden/>
          </w:rPr>
          <w:fldChar w:fldCharType="begin"/>
        </w:r>
        <w:r>
          <w:rPr>
            <w:noProof/>
            <w:webHidden/>
          </w:rPr>
          <w:instrText xml:space="preserve"> PAGEREF _Toc53173967 \h </w:instrText>
        </w:r>
        <w:r>
          <w:rPr>
            <w:noProof/>
            <w:webHidden/>
          </w:rPr>
        </w:r>
        <w:r>
          <w:rPr>
            <w:noProof/>
            <w:webHidden/>
          </w:rPr>
          <w:fldChar w:fldCharType="separate"/>
        </w:r>
        <w:r>
          <w:rPr>
            <w:noProof/>
            <w:webHidden/>
          </w:rPr>
          <w:t>15</w:t>
        </w:r>
        <w:r>
          <w:rPr>
            <w:noProof/>
            <w:webHidden/>
          </w:rPr>
          <w:fldChar w:fldCharType="end"/>
        </w:r>
      </w:hyperlink>
    </w:p>
    <w:p w14:paraId="58794410" w14:textId="6909FF0B" w:rsidR="000C64B6" w:rsidRDefault="000C64B6">
      <w:pPr>
        <w:pStyle w:val="TOC2"/>
        <w:tabs>
          <w:tab w:val="right" w:pos="8630"/>
        </w:tabs>
        <w:rPr>
          <w:rFonts w:asciiTheme="minorHAnsi" w:eastAsiaTheme="minorEastAsia" w:hAnsiTheme="minorHAnsi" w:cstheme="minorBidi"/>
          <w:noProof/>
        </w:rPr>
      </w:pPr>
      <w:hyperlink w:anchor="_Toc53173968" w:history="1">
        <w:r w:rsidRPr="00A13AC9">
          <w:rPr>
            <w:rStyle w:val="Hyperlink"/>
            <w:b/>
            <w:bCs/>
            <w:noProof/>
          </w:rPr>
          <w:t>7.2 Phosphoproteomics and posttranslational modifications studies</w:t>
        </w:r>
        <w:r>
          <w:rPr>
            <w:noProof/>
            <w:webHidden/>
          </w:rPr>
          <w:tab/>
        </w:r>
        <w:r>
          <w:rPr>
            <w:noProof/>
            <w:webHidden/>
          </w:rPr>
          <w:fldChar w:fldCharType="begin"/>
        </w:r>
        <w:r>
          <w:rPr>
            <w:noProof/>
            <w:webHidden/>
          </w:rPr>
          <w:instrText xml:space="preserve"> PAGEREF _Toc53173968 \h </w:instrText>
        </w:r>
        <w:r>
          <w:rPr>
            <w:noProof/>
            <w:webHidden/>
          </w:rPr>
        </w:r>
        <w:r>
          <w:rPr>
            <w:noProof/>
            <w:webHidden/>
          </w:rPr>
          <w:fldChar w:fldCharType="separate"/>
        </w:r>
        <w:r>
          <w:rPr>
            <w:noProof/>
            <w:webHidden/>
          </w:rPr>
          <w:t>15</w:t>
        </w:r>
        <w:r>
          <w:rPr>
            <w:noProof/>
            <w:webHidden/>
          </w:rPr>
          <w:fldChar w:fldCharType="end"/>
        </w:r>
      </w:hyperlink>
    </w:p>
    <w:p w14:paraId="3F34FB5F" w14:textId="69920319" w:rsidR="000C64B6" w:rsidRDefault="000C64B6">
      <w:pPr>
        <w:pStyle w:val="TOC2"/>
        <w:tabs>
          <w:tab w:val="right" w:pos="8630"/>
        </w:tabs>
        <w:rPr>
          <w:rFonts w:asciiTheme="minorHAnsi" w:eastAsiaTheme="minorEastAsia" w:hAnsiTheme="minorHAnsi" w:cstheme="minorBidi"/>
          <w:noProof/>
        </w:rPr>
      </w:pPr>
      <w:hyperlink w:anchor="_Toc53173969" w:history="1">
        <w:r w:rsidRPr="00A13AC9">
          <w:rPr>
            <w:rStyle w:val="Hyperlink"/>
            <w:b/>
            <w:bCs/>
            <w:noProof/>
          </w:rPr>
          <w:t>7.3 Pooled samples</w:t>
        </w:r>
        <w:r>
          <w:rPr>
            <w:noProof/>
            <w:webHidden/>
          </w:rPr>
          <w:tab/>
        </w:r>
        <w:r>
          <w:rPr>
            <w:noProof/>
            <w:webHidden/>
          </w:rPr>
          <w:fldChar w:fldCharType="begin"/>
        </w:r>
        <w:r>
          <w:rPr>
            <w:noProof/>
            <w:webHidden/>
          </w:rPr>
          <w:instrText xml:space="preserve"> PAGEREF _Toc53173969 \h </w:instrText>
        </w:r>
        <w:r>
          <w:rPr>
            <w:noProof/>
            <w:webHidden/>
          </w:rPr>
        </w:r>
        <w:r>
          <w:rPr>
            <w:noProof/>
            <w:webHidden/>
          </w:rPr>
          <w:fldChar w:fldCharType="separate"/>
        </w:r>
        <w:r>
          <w:rPr>
            <w:noProof/>
            <w:webHidden/>
          </w:rPr>
          <w:t>15</w:t>
        </w:r>
        <w:r>
          <w:rPr>
            <w:noProof/>
            <w:webHidden/>
          </w:rPr>
          <w:fldChar w:fldCharType="end"/>
        </w:r>
      </w:hyperlink>
    </w:p>
    <w:p w14:paraId="6E9C3204" w14:textId="767AFCC5" w:rsidR="000C64B6" w:rsidRDefault="000C64B6">
      <w:pPr>
        <w:pStyle w:val="TOC2"/>
        <w:tabs>
          <w:tab w:val="right" w:pos="8630"/>
        </w:tabs>
        <w:rPr>
          <w:rFonts w:asciiTheme="minorHAnsi" w:eastAsiaTheme="minorEastAsia" w:hAnsiTheme="minorHAnsi" w:cstheme="minorBidi"/>
          <w:noProof/>
        </w:rPr>
      </w:pPr>
      <w:hyperlink w:anchor="_Toc53173970" w:history="1">
        <w:r w:rsidRPr="00A13AC9">
          <w:rPr>
            <w:rStyle w:val="Hyperlink"/>
            <w:b/>
            <w:bCs/>
            <w:noProof/>
          </w:rPr>
          <w:t>7.4 Derived samples (such as PDX)</w:t>
        </w:r>
        <w:r>
          <w:rPr>
            <w:noProof/>
            <w:webHidden/>
          </w:rPr>
          <w:tab/>
        </w:r>
        <w:r>
          <w:rPr>
            <w:noProof/>
            <w:webHidden/>
          </w:rPr>
          <w:fldChar w:fldCharType="begin"/>
        </w:r>
        <w:r>
          <w:rPr>
            <w:noProof/>
            <w:webHidden/>
          </w:rPr>
          <w:instrText xml:space="preserve"> PAGEREF _Toc53173970 \h </w:instrText>
        </w:r>
        <w:r>
          <w:rPr>
            <w:noProof/>
            <w:webHidden/>
          </w:rPr>
        </w:r>
        <w:r>
          <w:rPr>
            <w:noProof/>
            <w:webHidden/>
          </w:rPr>
          <w:fldChar w:fldCharType="separate"/>
        </w:r>
        <w:r>
          <w:rPr>
            <w:noProof/>
            <w:webHidden/>
          </w:rPr>
          <w:t>16</w:t>
        </w:r>
        <w:r>
          <w:rPr>
            <w:noProof/>
            <w:webHidden/>
          </w:rPr>
          <w:fldChar w:fldCharType="end"/>
        </w:r>
      </w:hyperlink>
    </w:p>
    <w:p w14:paraId="7937C0BB" w14:textId="0A8620A2" w:rsidR="000C64B6" w:rsidRDefault="000C64B6">
      <w:pPr>
        <w:pStyle w:val="TOC2"/>
        <w:tabs>
          <w:tab w:val="right" w:pos="8630"/>
        </w:tabs>
        <w:rPr>
          <w:rFonts w:asciiTheme="minorHAnsi" w:eastAsiaTheme="minorEastAsia" w:hAnsiTheme="minorHAnsi" w:cstheme="minorBidi"/>
          <w:noProof/>
        </w:rPr>
      </w:pPr>
      <w:hyperlink w:anchor="_Toc53173971" w:history="1">
        <w:r w:rsidRPr="00A13AC9">
          <w:rPr>
            <w:rStyle w:val="Hyperlink"/>
            <w:b/>
            <w:bCs/>
            <w:noProof/>
          </w:rPr>
          <w:t>7.5 Spike-in samples</w:t>
        </w:r>
        <w:r>
          <w:rPr>
            <w:noProof/>
            <w:webHidden/>
          </w:rPr>
          <w:tab/>
        </w:r>
        <w:r>
          <w:rPr>
            <w:noProof/>
            <w:webHidden/>
          </w:rPr>
          <w:fldChar w:fldCharType="begin"/>
        </w:r>
        <w:r>
          <w:rPr>
            <w:noProof/>
            <w:webHidden/>
          </w:rPr>
          <w:instrText xml:space="preserve"> PAGEREF _Toc53173971 \h </w:instrText>
        </w:r>
        <w:r>
          <w:rPr>
            <w:noProof/>
            <w:webHidden/>
          </w:rPr>
        </w:r>
        <w:r>
          <w:rPr>
            <w:noProof/>
            <w:webHidden/>
          </w:rPr>
          <w:fldChar w:fldCharType="separate"/>
        </w:r>
        <w:r>
          <w:rPr>
            <w:noProof/>
            <w:webHidden/>
          </w:rPr>
          <w:t>16</w:t>
        </w:r>
        <w:r>
          <w:rPr>
            <w:noProof/>
            <w:webHidden/>
          </w:rPr>
          <w:fldChar w:fldCharType="end"/>
        </w:r>
      </w:hyperlink>
    </w:p>
    <w:p w14:paraId="6AE9BABF" w14:textId="38CD4D62" w:rsidR="000C64B6" w:rsidRDefault="000C64B6">
      <w:pPr>
        <w:pStyle w:val="TOC2"/>
        <w:tabs>
          <w:tab w:val="right" w:pos="8630"/>
        </w:tabs>
        <w:rPr>
          <w:rFonts w:asciiTheme="minorHAnsi" w:eastAsiaTheme="minorEastAsia" w:hAnsiTheme="minorHAnsi" w:cstheme="minorBidi"/>
          <w:noProof/>
        </w:rPr>
      </w:pPr>
      <w:hyperlink w:anchor="_Toc53173972" w:history="1">
        <w:r w:rsidRPr="00A13AC9">
          <w:rPr>
            <w:rStyle w:val="Hyperlink"/>
            <w:b/>
            <w:bCs/>
            <w:noProof/>
          </w:rPr>
          <w:t>7.6 Synthetic peptide libraries</w:t>
        </w:r>
        <w:r>
          <w:rPr>
            <w:noProof/>
            <w:webHidden/>
          </w:rPr>
          <w:tab/>
        </w:r>
        <w:r>
          <w:rPr>
            <w:noProof/>
            <w:webHidden/>
          </w:rPr>
          <w:fldChar w:fldCharType="begin"/>
        </w:r>
        <w:r>
          <w:rPr>
            <w:noProof/>
            <w:webHidden/>
          </w:rPr>
          <w:instrText xml:space="preserve"> PAGEREF _Toc53173972 \h </w:instrText>
        </w:r>
        <w:r>
          <w:rPr>
            <w:noProof/>
            <w:webHidden/>
          </w:rPr>
        </w:r>
        <w:r>
          <w:rPr>
            <w:noProof/>
            <w:webHidden/>
          </w:rPr>
          <w:fldChar w:fldCharType="separate"/>
        </w:r>
        <w:r>
          <w:rPr>
            <w:noProof/>
            <w:webHidden/>
          </w:rPr>
          <w:t>18</w:t>
        </w:r>
        <w:r>
          <w:rPr>
            <w:noProof/>
            <w:webHidden/>
          </w:rPr>
          <w:fldChar w:fldCharType="end"/>
        </w:r>
      </w:hyperlink>
    </w:p>
    <w:p w14:paraId="23AE121F" w14:textId="73D29837" w:rsidR="000C64B6" w:rsidRDefault="000C64B6">
      <w:pPr>
        <w:pStyle w:val="TOC2"/>
        <w:tabs>
          <w:tab w:val="right" w:pos="8630"/>
        </w:tabs>
        <w:rPr>
          <w:rFonts w:asciiTheme="minorHAnsi" w:eastAsiaTheme="minorEastAsia" w:hAnsiTheme="minorHAnsi" w:cstheme="minorBidi"/>
          <w:noProof/>
        </w:rPr>
      </w:pPr>
      <w:hyperlink w:anchor="_Toc53173973" w:history="1">
        <w:r w:rsidRPr="00A13AC9">
          <w:rPr>
            <w:rStyle w:val="Hyperlink"/>
            <w:b/>
            <w:bCs/>
            <w:noProof/>
          </w:rPr>
          <w:t>7.8 Normal, healthy samples</w:t>
        </w:r>
        <w:r>
          <w:rPr>
            <w:noProof/>
            <w:webHidden/>
          </w:rPr>
          <w:tab/>
        </w:r>
        <w:r>
          <w:rPr>
            <w:noProof/>
            <w:webHidden/>
          </w:rPr>
          <w:fldChar w:fldCharType="begin"/>
        </w:r>
        <w:r>
          <w:rPr>
            <w:noProof/>
            <w:webHidden/>
          </w:rPr>
          <w:instrText xml:space="preserve"> PAGEREF _Toc53173973 \h </w:instrText>
        </w:r>
        <w:r>
          <w:rPr>
            <w:noProof/>
            <w:webHidden/>
          </w:rPr>
        </w:r>
        <w:r>
          <w:rPr>
            <w:noProof/>
            <w:webHidden/>
          </w:rPr>
          <w:fldChar w:fldCharType="separate"/>
        </w:r>
        <w:r>
          <w:rPr>
            <w:noProof/>
            <w:webHidden/>
          </w:rPr>
          <w:t>18</w:t>
        </w:r>
        <w:r>
          <w:rPr>
            <w:noProof/>
            <w:webHidden/>
          </w:rPr>
          <w:fldChar w:fldCharType="end"/>
        </w:r>
      </w:hyperlink>
    </w:p>
    <w:p w14:paraId="67F9F5EB" w14:textId="023FCA29" w:rsidR="000C64B6" w:rsidRDefault="000C64B6">
      <w:pPr>
        <w:pStyle w:val="TOC1"/>
        <w:rPr>
          <w:rFonts w:asciiTheme="minorHAnsi" w:eastAsiaTheme="minorEastAsia" w:hAnsiTheme="minorHAnsi" w:cstheme="minorBidi"/>
          <w:noProof/>
        </w:rPr>
      </w:pPr>
      <w:hyperlink w:anchor="_Toc53173974" w:history="1">
        <w:r w:rsidRPr="00A13AC9">
          <w:rPr>
            <w:rStyle w:val="Hyperlink"/>
            <w:bCs/>
            <w:noProof/>
          </w:rPr>
          <w:t>8.</w:t>
        </w:r>
        <w:r>
          <w:rPr>
            <w:rFonts w:asciiTheme="minorHAnsi" w:eastAsiaTheme="minorEastAsia" w:hAnsiTheme="minorHAnsi" w:cstheme="minorBidi"/>
            <w:noProof/>
          </w:rPr>
          <w:tab/>
        </w:r>
        <w:r w:rsidRPr="00A13AC9">
          <w:rPr>
            <w:rStyle w:val="Hyperlink"/>
            <w:noProof/>
          </w:rPr>
          <w:t>SDRF templates</w:t>
        </w:r>
        <w:r>
          <w:rPr>
            <w:noProof/>
            <w:webHidden/>
          </w:rPr>
          <w:tab/>
        </w:r>
        <w:r>
          <w:rPr>
            <w:noProof/>
            <w:webHidden/>
          </w:rPr>
          <w:fldChar w:fldCharType="begin"/>
        </w:r>
        <w:r>
          <w:rPr>
            <w:noProof/>
            <w:webHidden/>
          </w:rPr>
          <w:instrText xml:space="preserve"> PAGEREF _Toc53173974 \h </w:instrText>
        </w:r>
        <w:r>
          <w:rPr>
            <w:noProof/>
            <w:webHidden/>
          </w:rPr>
        </w:r>
        <w:r>
          <w:rPr>
            <w:noProof/>
            <w:webHidden/>
          </w:rPr>
          <w:fldChar w:fldCharType="separate"/>
        </w:r>
        <w:r>
          <w:rPr>
            <w:noProof/>
            <w:webHidden/>
          </w:rPr>
          <w:t>18</w:t>
        </w:r>
        <w:r>
          <w:rPr>
            <w:noProof/>
            <w:webHidden/>
          </w:rPr>
          <w:fldChar w:fldCharType="end"/>
        </w:r>
      </w:hyperlink>
    </w:p>
    <w:p w14:paraId="7B5C1D39" w14:textId="3117C6FA" w:rsidR="000C64B6" w:rsidRDefault="000C64B6">
      <w:pPr>
        <w:pStyle w:val="TOC1"/>
        <w:rPr>
          <w:rFonts w:asciiTheme="minorHAnsi" w:eastAsiaTheme="minorEastAsia" w:hAnsiTheme="minorHAnsi" w:cstheme="minorBidi"/>
          <w:noProof/>
        </w:rPr>
      </w:pPr>
      <w:hyperlink w:anchor="_Toc53173975" w:history="1">
        <w:r w:rsidRPr="00A13AC9">
          <w:rPr>
            <w:rStyle w:val="Hyperlink"/>
            <w:bCs/>
            <w:noProof/>
          </w:rPr>
          <w:t>9.</w:t>
        </w:r>
        <w:r>
          <w:rPr>
            <w:rFonts w:asciiTheme="minorHAnsi" w:eastAsiaTheme="minorEastAsia" w:hAnsiTheme="minorHAnsi" w:cstheme="minorBidi"/>
            <w:noProof/>
          </w:rPr>
          <w:tab/>
        </w:r>
        <w:r w:rsidRPr="00A13AC9">
          <w:rPr>
            <w:rStyle w:val="Hyperlink"/>
            <w:noProof/>
          </w:rPr>
          <w:t>SDRF study variable</w:t>
        </w:r>
        <w:r>
          <w:rPr>
            <w:noProof/>
            <w:webHidden/>
          </w:rPr>
          <w:tab/>
        </w:r>
        <w:r>
          <w:rPr>
            <w:noProof/>
            <w:webHidden/>
          </w:rPr>
          <w:fldChar w:fldCharType="begin"/>
        </w:r>
        <w:r>
          <w:rPr>
            <w:noProof/>
            <w:webHidden/>
          </w:rPr>
          <w:instrText xml:space="preserve"> PAGEREF _Toc53173975 \h </w:instrText>
        </w:r>
        <w:r>
          <w:rPr>
            <w:noProof/>
            <w:webHidden/>
          </w:rPr>
        </w:r>
        <w:r>
          <w:rPr>
            <w:noProof/>
            <w:webHidden/>
          </w:rPr>
          <w:fldChar w:fldCharType="separate"/>
        </w:r>
        <w:r>
          <w:rPr>
            <w:noProof/>
            <w:webHidden/>
          </w:rPr>
          <w:t>19</w:t>
        </w:r>
        <w:r>
          <w:rPr>
            <w:noProof/>
            <w:webHidden/>
          </w:rPr>
          <w:fldChar w:fldCharType="end"/>
        </w:r>
      </w:hyperlink>
    </w:p>
    <w:p w14:paraId="17DA0048" w14:textId="68912483" w:rsidR="000C64B6" w:rsidRDefault="000C64B6">
      <w:pPr>
        <w:pStyle w:val="TOC1"/>
        <w:rPr>
          <w:rFonts w:asciiTheme="minorHAnsi" w:eastAsiaTheme="minorEastAsia" w:hAnsiTheme="minorHAnsi" w:cstheme="minorBidi"/>
          <w:noProof/>
        </w:rPr>
      </w:pPr>
      <w:hyperlink w:anchor="_Toc53173976" w:history="1">
        <w:r w:rsidRPr="00A13AC9">
          <w:rPr>
            <w:rStyle w:val="Hyperlink"/>
            <w:bCs/>
            <w:noProof/>
          </w:rPr>
          <w:t>10.</w:t>
        </w:r>
        <w:r>
          <w:rPr>
            <w:rFonts w:asciiTheme="minorHAnsi" w:eastAsiaTheme="minorEastAsia" w:hAnsiTheme="minorHAnsi" w:cstheme="minorBidi"/>
            <w:noProof/>
          </w:rPr>
          <w:tab/>
        </w:r>
        <w:r w:rsidRPr="00A13AC9">
          <w:rPr>
            <w:rStyle w:val="Hyperlink"/>
            <w:noProof/>
          </w:rPr>
          <w:t>Multiple projects into one annotation file</w:t>
        </w:r>
        <w:r>
          <w:rPr>
            <w:noProof/>
            <w:webHidden/>
          </w:rPr>
          <w:tab/>
        </w:r>
        <w:r>
          <w:rPr>
            <w:noProof/>
            <w:webHidden/>
          </w:rPr>
          <w:fldChar w:fldCharType="begin"/>
        </w:r>
        <w:r>
          <w:rPr>
            <w:noProof/>
            <w:webHidden/>
          </w:rPr>
          <w:instrText xml:space="preserve"> PAGEREF _Toc53173976 \h </w:instrText>
        </w:r>
        <w:r>
          <w:rPr>
            <w:noProof/>
            <w:webHidden/>
          </w:rPr>
        </w:r>
        <w:r>
          <w:rPr>
            <w:noProof/>
            <w:webHidden/>
          </w:rPr>
          <w:fldChar w:fldCharType="separate"/>
        </w:r>
        <w:r>
          <w:rPr>
            <w:noProof/>
            <w:webHidden/>
          </w:rPr>
          <w:t>20</w:t>
        </w:r>
        <w:r>
          <w:rPr>
            <w:noProof/>
            <w:webHidden/>
          </w:rPr>
          <w:fldChar w:fldCharType="end"/>
        </w:r>
      </w:hyperlink>
    </w:p>
    <w:p w14:paraId="21498547" w14:textId="1A2FC22E" w:rsidR="000C64B6" w:rsidRDefault="000C64B6">
      <w:pPr>
        <w:pStyle w:val="TOC1"/>
        <w:rPr>
          <w:rFonts w:asciiTheme="minorHAnsi" w:eastAsiaTheme="minorEastAsia" w:hAnsiTheme="minorHAnsi" w:cstheme="minorBidi"/>
          <w:noProof/>
        </w:rPr>
      </w:pPr>
      <w:hyperlink w:anchor="_Toc53173977" w:history="1">
        <w:r w:rsidRPr="00A13AC9">
          <w:rPr>
            <w:rStyle w:val="Hyperlink"/>
            <w:bCs/>
            <w:noProof/>
          </w:rPr>
          <w:t>11.</w:t>
        </w:r>
        <w:r>
          <w:rPr>
            <w:rFonts w:asciiTheme="minorHAnsi" w:eastAsiaTheme="minorEastAsia" w:hAnsiTheme="minorHAnsi" w:cstheme="minorBidi"/>
            <w:noProof/>
          </w:rPr>
          <w:tab/>
        </w:r>
        <w:r w:rsidRPr="00A13AC9">
          <w:rPr>
            <w:rStyle w:val="Hyperlink"/>
            <w:noProof/>
          </w:rPr>
          <w:t>Examples of annotated datasets</w:t>
        </w:r>
        <w:r>
          <w:rPr>
            <w:noProof/>
            <w:webHidden/>
          </w:rPr>
          <w:tab/>
        </w:r>
        <w:r>
          <w:rPr>
            <w:noProof/>
            <w:webHidden/>
          </w:rPr>
          <w:fldChar w:fldCharType="begin"/>
        </w:r>
        <w:r>
          <w:rPr>
            <w:noProof/>
            <w:webHidden/>
          </w:rPr>
          <w:instrText xml:space="preserve"> PAGEREF _Toc53173977 \h </w:instrText>
        </w:r>
        <w:r>
          <w:rPr>
            <w:noProof/>
            <w:webHidden/>
          </w:rPr>
        </w:r>
        <w:r>
          <w:rPr>
            <w:noProof/>
            <w:webHidden/>
          </w:rPr>
          <w:fldChar w:fldCharType="separate"/>
        </w:r>
        <w:r>
          <w:rPr>
            <w:noProof/>
            <w:webHidden/>
          </w:rPr>
          <w:t>20</w:t>
        </w:r>
        <w:r>
          <w:rPr>
            <w:noProof/>
            <w:webHidden/>
          </w:rPr>
          <w:fldChar w:fldCharType="end"/>
        </w:r>
      </w:hyperlink>
    </w:p>
    <w:p w14:paraId="1C8AB456" w14:textId="1E9974EA" w:rsidR="000C64B6" w:rsidRDefault="000C64B6">
      <w:pPr>
        <w:pStyle w:val="TOC1"/>
        <w:rPr>
          <w:rFonts w:asciiTheme="minorHAnsi" w:eastAsiaTheme="minorEastAsia" w:hAnsiTheme="minorHAnsi" w:cstheme="minorBidi"/>
          <w:noProof/>
        </w:rPr>
      </w:pPr>
      <w:hyperlink w:anchor="_Toc53173978" w:history="1">
        <w:r w:rsidRPr="00A13AC9">
          <w:rPr>
            <w:rStyle w:val="Hyperlink"/>
            <w:rFonts w:eastAsia="Arial"/>
            <w:bCs/>
            <w:noProof/>
          </w:rPr>
          <w:t>12.</w:t>
        </w:r>
        <w:r>
          <w:rPr>
            <w:rFonts w:asciiTheme="minorHAnsi" w:eastAsiaTheme="minorEastAsia" w:hAnsiTheme="minorHAnsi" w:cstheme="minorBidi"/>
            <w:noProof/>
          </w:rPr>
          <w:tab/>
        </w:r>
        <w:r w:rsidRPr="00A13AC9">
          <w:rPr>
            <w:rStyle w:val="Hyperlink"/>
            <w:noProof/>
          </w:rPr>
          <w:t>Authors Information</w:t>
        </w:r>
        <w:r>
          <w:rPr>
            <w:noProof/>
            <w:webHidden/>
          </w:rPr>
          <w:tab/>
        </w:r>
        <w:r>
          <w:rPr>
            <w:noProof/>
            <w:webHidden/>
          </w:rPr>
          <w:fldChar w:fldCharType="begin"/>
        </w:r>
        <w:r>
          <w:rPr>
            <w:noProof/>
            <w:webHidden/>
          </w:rPr>
          <w:instrText xml:space="preserve"> PAGEREF _Toc53173978 \h </w:instrText>
        </w:r>
        <w:r>
          <w:rPr>
            <w:noProof/>
            <w:webHidden/>
          </w:rPr>
        </w:r>
        <w:r>
          <w:rPr>
            <w:noProof/>
            <w:webHidden/>
          </w:rPr>
          <w:fldChar w:fldCharType="separate"/>
        </w:r>
        <w:r>
          <w:rPr>
            <w:noProof/>
            <w:webHidden/>
          </w:rPr>
          <w:t>21</w:t>
        </w:r>
        <w:r>
          <w:rPr>
            <w:noProof/>
            <w:webHidden/>
          </w:rPr>
          <w:fldChar w:fldCharType="end"/>
        </w:r>
      </w:hyperlink>
    </w:p>
    <w:p w14:paraId="1034FBEC" w14:textId="255B9BD6" w:rsidR="000C64B6" w:rsidRDefault="000C64B6">
      <w:pPr>
        <w:pStyle w:val="TOC1"/>
        <w:rPr>
          <w:rFonts w:asciiTheme="minorHAnsi" w:eastAsiaTheme="minorEastAsia" w:hAnsiTheme="minorHAnsi" w:cstheme="minorBidi"/>
          <w:noProof/>
        </w:rPr>
      </w:pPr>
      <w:hyperlink w:anchor="_Toc53173979" w:history="1">
        <w:r w:rsidRPr="00A13AC9">
          <w:rPr>
            <w:rStyle w:val="Hyperlink"/>
            <w:rFonts w:eastAsia="Arial"/>
            <w:bCs/>
            <w:noProof/>
          </w:rPr>
          <w:t>13.</w:t>
        </w:r>
        <w:r>
          <w:rPr>
            <w:rFonts w:asciiTheme="minorHAnsi" w:eastAsiaTheme="minorEastAsia" w:hAnsiTheme="minorHAnsi" w:cstheme="minorBidi"/>
            <w:noProof/>
          </w:rPr>
          <w:tab/>
        </w:r>
        <w:r w:rsidRPr="00A13AC9">
          <w:rPr>
            <w:rStyle w:val="Hyperlink"/>
            <w:noProof/>
          </w:rPr>
          <w:t>References</w:t>
        </w:r>
        <w:r>
          <w:rPr>
            <w:noProof/>
            <w:webHidden/>
          </w:rPr>
          <w:tab/>
        </w:r>
        <w:r>
          <w:rPr>
            <w:noProof/>
            <w:webHidden/>
          </w:rPr>
          <w:fldChar w:fldCharType="begin"/>
        </w:r>
        <w:r>
          <w:rPr>
            <w:noProof/>
            <w:webHidden/>
          </w:rPr>
          <w:instrText xml:space="preserve"> PAGEREF _Toc53173979 \h </w:instrText>
        </w:r>
        <w:r>
          <w:rPr>
            <w:noProof/>
            <w:webHidden/>
          </w:rPr>
        </w:r>
        <w:r>
          <w:rPr>
            <w:noProof/>
            <w:webHidden/>
          </w:rPr>
          <w:fldChar w:fldCharType="separate"/>
        </w:r>
        <w:r>
          <w:rPr>
            <w:noProof/>
            <w:webHidden/>
          </w:rPr>
          <w:t>23</w:t>
        </w:r>
        <w:r>
          <w:rPr>
            <w:noProof/>
            <w:webHidden/>
          </w:rPr>
          <w:fldChar w:fldCharType="end"/>
        </w:r>
      </w:hyperlink>
    </w:p>
    <w:p w14:paraId="2B2EE7FE" w14:textId="5BB13472" w:rsidR="00C27882" w:rsidRPr="00C27882" w:rsidRDefault="00C27882" w:rsidP="00C27882">
      <w:r>
        <w:fldChar w:fldCharType="end"/>
      </w:r>
    </w:p>
    <w:p w14:paraId="00000048" w14:textId="77777777" w:rsidR="004D32AB" w:rsidRPr="00051139" w:rsidRDefault="00CA1E15" w:rsidP="003C44DE">
      <w:pPr>
        <w:jc w:val="both"/>
      </w:pPr>
      <w:r w:rsidRPr="00051139">
        <w:br w:type="page"/>
      </w:r>
    </w:p>
    <w:p w14:paraId="00000049" w14:textId="7EFBDA01" w:rsidR="004D32AB" w:rsidRPr="00C664A0" w:rsidRDefault="00CA1E15" w:rsidP="00C664A0">
      <w:pPr>
        <w:pStyle w:val="Heading1"/>
      </w:pPr>
      <w:bookmarkStart w:id="3" w:name="_Toc53173085"/>
      <w:bookmarkStart w:id="4" w:name="_Toc53173948"/>
      <w:r w:rsidRPr="00C664A0">
        <w:lastRenderedPageBreak/>
        <w:t>Introduction</w:t>
      </w:r>
      <w:bookmarkEnd w:id="3"/>
      <w:bookmarkEnd w:id="4"/>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44ADDD92" w:rsidR="004D32AB" w:rsidRPr="0055386C" w:rsidRDefault="00C664A0" w:rsidP="003C44DE">
      <w:pPr>
        <w:pStyle w:val="Heading2"/>
        <w:jc w:val="both"/>
        <w:rPr>
          <w:b/>
          <w:bCs/>
        </w:rPr>
      </w:pPr>
      <w:bookmarkStart w:id="5" w:name="_Toc53173086"/>
      <w:bookmarkStart w:id="6" w:name="_Toc53173949"/>
      <w:r>
        <w:rPr>
          <w:b/>
          <w:bCs/>
        </w:rPr>
        <w:t xml:space="preserve">1.1 </w:t>
      </w:r>
      <w:r w:rsidR="00CA1E15" w:rsidRPr="0055386C">
        <w:rPr>
          <w:b/>
          <w:bCs/>
        </w:rPr>
        <w:t>Description of the need</w:t>
      </w:r>
      <w:bookmarkEnd w:id="5"/>
      <w:bookmarkEnd w:id="6"/>
    </w:p>
    <w:p w14:paraId="7E8E645F" w14:textId="2C701B0B" w:rsidR="00372EA2" w:rsidRDefault="00372EA2" w:rsidP="003C44DE">
      <w:pPr>
        <w:jc w:val="both"/>
      </w:pPr>
    </w:p>
    <w:p w14:paraId="1AEADB80" w14:textId="77777777" w:rsidR="00FF4CCA" w:rsidRDefault="00ED177D" w:rsidP="003C44DE">
      <w:pPr>
        <w:jc w:val="both"/>
      </w:pPr>
      <w:r>
        <w:t>Proteomics</w:t>
      </w:r>
      <w:r w:rsidR="00372EA2">
        <w:t xml:space="preserve"> experimental design and sample related information are missing</w:t>
      </w:r>
      <w:r>
        <w:t xml:space="preserve"> in </w:t>
      </w:r>
      <w:proofErr w:type="spellStart"/>
      <w:r>
        <w:t>puvlic</w:t>
      </w:r>
      <w:proofErr w:type="spellEnd"/>
      <w:r>
        <w:t xml:space="preserve"> repositories</w:t>
      </w:r>
      <w:r w:rsidR="00372EA2">
        <w:t xml:space="preserve"> or stored in very diverse ways and formats. For example, the CPTAC consortium (</w:t>
      </w:r>
      <w:hyperlink r:id="rId10" w:history="1">
        <w:r w:rsidR="00F50CBF" w:rsidRPr="00E43DD0">
          <w:rPr>
            <w:rStyle w:val="Hyperlink"/>
          </w:rPr>
          <w:t>https://cptac-data-portal.georgetown.edu/</w:t>
        </w:r>
      </w:hyperlink>
      <w:r w:rsidR="00372EA2">
        <w:t xml:space="preserve">) provides for every dataset a set of excel files with the information on each sample (e.g. </w:t>
      </w:r>
      <w:hyperlink r:id="rId11" w:history="1">
        <w:r w:rsidR="00F50CBF" w:rsidRPr="00E43DD0">
          <w:rPr>
            <w:rStyle w:val="Hyperlink"/>
          </w:rPr>
          <w:t>https://cptac-data-portal.georgetown.edu/study-summary/S048</w:t>
        </w:r>
      </w:hyperlink>
      <w:r w:rsidR="00372EA2">
        <w:t xml:space="preserve">) including </w:t>
      </w:r>
      <w:proofErr w:type="spellStart"/>
      <w:r w:rsidR="00372EA2">
        <w:t>tumor</w:t>
      </w:r>
      <w:proofErr w:type="spellEnd"/>
      <w:r w:rsidR="00372EA2">
        <w:t xml:space="preserve"> size, origin but also how every sample is related to a specific raw file (e.g. instrument configuration parameters). As a resource routinely re-</w:t>
      </w:r>
      <w:r w:rsidR="00F50CBF">
        <w:t>analysing</w:t>
      </w:r>
      <w:r w:rsidR="00372EA2">
        <w:t xml:space="preserve"> public datasets, </w:t>
      </w:r>
      <w:proofErr w:type="spellStart"/>
      <w:r w:rsidR="00372EA2">
        <w:t>ProteomicsDB</w:t>
      </w:r>
      <w:proofErr w:type="spellEnd"/>
      <w:r w:rsidR="00372EA2">
        <w:t xml:space="preserve">, captures for each sample in the database a minimum number of properties to describe the sample and the related experimental protocol such as tissue, digestion method or instrument (e.g. </w:t>
      </w:r>
      <w:hyperlink r:id="rId12" w:anchor="projects/4267/6228" w:history="1">
        <w:r w:rsidR="00F50CBF" w:rsidRPr="00E43DD0">
          <w:rPr>
            <w:rStyle w:val="Hyperlink"/>
          </w:rPr>
          <w:t>https://www.proteomicsdb.org/#projects/4267/6228</w:t>
        </w:r>
      </w:hyperlink>
      <w:r w:rsidR="00372EA2">
        <w:t>).  For every proteomics dataset we should capture at least three levels of metadata: (</w:t>
      </w:r>
      <w:proofErr w:type="spellStart"/>
      <w:r w:rsidR="00372EA2">
        <w:t>i</w:t>
      </w:r>
      <w:proofErr w:type="spellEnd"/>
      <w:r w:rsidR="00372EA2">
        <w:t xml:space="preserve">) dataset description, (ii) the sample to data files related information; and (iii) standard data file formats (e.g. mzIdentML, mzML, or mzTab). The general description includes a piece of minimum information to describe the study: title, description, date of publication, type of experiment (e.g. </w:t>
      </w:r>
      <w:hyperlink r:id="rId13" w:history="1">
        <w:r w:rsidR="00FF4CCA" w:rsidRPr="00E43DD0">
          <w:rPr>
            <w:rStyle w:val="Hyperlink"/>
          </w:rPr>
          <w:t>http://proteomecentral.proteomexchange.org/cgi/GetDataset?ID=PXD016060.0-1&amp;outputMode=XML</w:t>
        </w:r>
      </w:hyperlink>
      <w:r w:rsidR="00372EA2">
        <w:t xml:space="preserve">). The standard data files captured all the metadata associated with the dataset including search engine settings, scores, workflows, configuration files, among others. All ProteomeXchange partners mandate this information for each dataset. However, the information regarding the sample and its relation to the data files </w:t>
      </w:r>
      <w:r w:rsidR="00FF4CCA">
        <w:t>(</w:t>
      </w:r>
      <w:r w:rsidR="00372EA2">
        <w:t>Figure 1</w:t>
      </w:r>
      <w:r w:rsidR="00FF4CCA">
        <w:t>)</w:t>
      </w:r>
      <w:r w:rsidR="00372EA2">
        <w:t xml:space="preserve"> is mostly missing. </w:t>
      </w:r>
    </w:p>
    <w:p w14:paraId="1EB49C4D" w14:textId="77777777" w:rsidR="00FF4CCA" w:rsidRDefault="00FF4CCA" w:rsidP="003C44DE">
      <w:pPr>
        <w:jc w:val="both"/>
      </w:pPr>
    </w:p>
    <w:p w14:paraId="63CA2CD1" w14:textId="36E6D743" w:rsidR="00372EA2" w:rsidRDefault="00372EA2" w:rsidP="003C44DE">
      <w:pPr>
        <w:jc w:val="both"/>
      </w:pPr>
      <w:r>
        <w:t>These three levels of metadata are combined in the well-established data formats ISA-TAB (</w:t>
      </w:r>
      <w:hyperlink r:id="rId14" w:history="1">
        <w:r w:rsidR="00FF4CCA" w:rsidRPr="00E43DD0">
          <w:rPr>
            <w:rStyle w:val="Hyperlink"/>
          </w:rPr>
          <w:t>https://www.isacommons.org/</w:t>
        </w:r>
      </w:hyperlink>
      <w:r>
        <w:t>)</w:t>
      </w:r>
      <w:r w:rsidR="00FF4CCA">
        <w:t xml:space="preserve"> </w:t>
      </w:r>
      <w:r>
        <w:t>or MAGE-TAB</w:t>
      </w:r>
      <w:r w:rsidR="00FF4CCA">
        <w:t xml:space="preserve"> </w:t>
      </w:r>
      <w:r w:rsidR="00FF4CCA">
        <w:fldChar w:fldCharType="begin"/>
      </w:r>
      <w:r w:rsidR="00FF4CCA">
        <w:instrText xml:space="preserve"> ADDIN EN.CITE &lt;EndNote&gt;&lt;Cite&gt;&lt;Author&gt;Rayner&lt;/Author&gt;&lt;Year&gt;2006&lt;/Year&gt;&lt;RecNum&gt;582&lt;/RecNum&gt;&lt;DisplayText&gt;[1]&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FF4CCA">
        <w:fldChar w:fldCharType="separate"/>
      </w:r>
      <w:r w:rsidR="00FF4CCA">
        <w:rPr>
          <w:noProof/>
        </w:rPr>
        <w:t>[1]</w:t>
      </w:r>
      <w:r w:rsidR="00FF4CCA">
        <w:fldChar w:fldCharType="end"/>
      </w:r>
      <w:r>
        <w:t>, which are used in other omics fields. In both data formats, a tab-delimited file is used to annotate the metadata about the sample and link it to the corresponding data file(s) (sample to data file format - SDRF). Both data formats encode the properties and sample attributes as columns, and each row represents a sample in the study. However, a careful review of an existing proteomics dataset annotated in ISA-TAB makes clear that not only a file format is needed, but most importantly, general guidelines about what information should be encoded in proteomics data repositories. The lack of guidelines to annotate information like disease stage, cell line code, or organism part; and the analytical information labeling channels (e.g. TMT, SILAC) or instrument configurations makes the data representation incomplete to understand the original experiment, reproduce the results or perform a re-analysis. If the information of the fraction, labeling, or enrichment method is not annotated, the reuse and reproduce of the original results will be challenging.</w:t>
      </w:r>
    </w:p>
    <w:p w14:paraId="1A7598B5" w14:textId="77777777" w:rsidR="00372EA2" w:rsidRDefault="00372EA2" w:rsidP="003C44DE">
      <w:pPr>
        <w:jc w:val="both"/>
      </w:pPr>
    </w:p>
    <w:p w14:paraId="5AF6FEA5" w14:textId="37AD9D3A" w:rsidR="00372EA2" w:rsidRDefault="00372EA2" w:rsidP="003C44DE">
      <w:pPr>
        <w:jc w:val="both"/>
      </w:pPr>
      <w:r>
        <w:rPr>
          <w:noProof/>
        </w:rPr>
        <w:lastRenderedPageBreak/>
        <w:drawing>
          <wp:inline distT="0" distB="0" distL="0" distR="0" wp14:anchorId="380CE6CA" wp14:editId="4864E0C7">
            <wp:extent cx="5114109" cy="3605349"/>
            <wp:effectExtent l="0" t="0" r="0" b="0"/>
            <wp:docPr id="3" name="Picture 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5"/>
                    <a:stretch>
                      <a:fillRect/>
                    </a:stretch>
                  </pic:blipFill>
                  <pic:spPr>
                    <a:xfrm>
                      <a:off x="0" y="0"/>
                      <a:ext cx="5138938" cy="3622853"/>
                    </a:xfrm>
                    <a:prstGeom prst="rect">
                      <a:avLst/>
                    </a:prstGeom>
                  </pic:spPr>
                </pic:pic>
              </a:graphicData>
            </a:graphic>
          </wp:inline>
        </w:drawing>
      </w:r>
    </w:p>
    <w:p w14:paraId="54053498" w14:textId="77777777" w:rsidR="00372EA2" w:rsidRDefault="00372EA2" w:rsidP="003C44DE">
      <w:pPr>
        <w:jc w:val="both"/>
      </w:pPr>
    </w:p>
    <w:p w14:paraId="0BB8E60A" w14:textId="77777777" w:rsidR="00372EA2" w:rsidRPr="00051139" w:rsidRDefault="00372EA2" w:rsidP="003C44DE">
      <w:pPr>
        <w:jc w:val="both"/>
      </w:pPr>
    </w:p>
    <w:p w14:paraId="00000053" w14:textId="7A0B23E5" w:rsidR="004D32AB" w:rsidRPr="003F3EFC" w:rsidRDefault="00C664A0" w:rsidP="003C44DE">
      <w:pPr>
        <w:pStyle w:val="Heading2"/>
        <w:jc w:val="both"/>
        <w:rPr>
          <w:b/>
          <w:bCs/>
        </w:rPr>
      </w:pPr>
      <w:bookmarkStart w:id="7" w:name="_Toc53173087"/>
      <w:bookmarkStart w:id="8" w:name="_Toc53173950"/>
      <w:r>
        <w:rPr>
          <w:b/>
          <w:bCs/>
        </w:rPr>
        <w:t xml:space="preserve">1.2 </w:t>
      </w:r>
      <w:r w:rsidR="00CA1E15" w:rsidRPr="003F3EFC">
        <w:rPr>
          <w:b/>
          <w:bCs/>
        </w:rPr>
        <w:t>Requirements</w:t>
      </w:r>
      <w:bookmarkEnd w:id="7"/>
      <w:bookmarkEnd w:id="8"/>
    </w:p>
    <w:p w14:paraId="00000054" w14:textId="77777777" w:rsidR="004D32AB" w:rsidRPr="00051139" w:rsidRDefault="004D32AB" w:rsidP="003C44DE">
      <w:pPr>
        <w:jc w:val="both"/>
      </w:pPr>
    </w:p>
    <w:p w14:paraId="00000055" w14:textId="696D4CB6" w:rsidR="004D32AB" w:rsidRPr="00051139" w:rsidRDefault="00C57B23" w:rsidP="003C44DE">
      <w:pPr>
        <w:jc w:val="both"/>
      </w:pPr>
      <w:r w:rsidRPr="00372EA2">
        <w:t xml:space="preserve">The SDRF (Sample and Data Relationship Format) describes the sample characteristics and the relationships between samples and data files, etc. The information in SDRF files is organised so that it follows the natural flow of a </w:t>
      </w:r>
      <w:r>
        <w:t>proteomics</w:t>
      </w:r>
      <w:r w:rsidRPr="00372EA2">
        <w:t xml:space="preserve"> experiment</w:t>
      </w:r>
      <w:r>
        <w:t>.</w:t>
      </w:r>
      <w:r w:rsidRPr="00372EA2">
        <w:t xml:space="preserve"> </w:t>
      </w:r>
      <w:r w:rsidR="00CA1E15" w:rsidRPr="00051139">
        <w:t xml:space="preserve">The main requirements to be fulfilled </w:t>
      </w:r>
      <w:r w:rsidR="00C04C14">
        <w:t>the sample to data file format</w:t>
      </w:r>
      <w:r w:rsidR="00CA1E15" w:rsidRPr="00051139">
        <w:t xml:space="preserve"> are:</w:t>
      </w:r>
    </w:p>
    <w:p w14:paraId="00000056" w14:textId="77777777" w:rsidR="004D32AB" w:rsidRPr="00051139" w:rsidRDefault="004D32AB" w:rsidP="003C44DE">
      <w:pPr>
        <w:jc w:val="both"/>
      </w:pPr>
    </w:p>
    <w:p w14:paraId="65F2DB62" w14:textId="77777777" w:rsidR="00C57B23" w:rsidRDefault="00C57B23" w:rsidP="003C44DE">
      <w:pPr>
        <w:pStyle w:val="ListBullet5"/>
      </w:pPr>
      <w:r w:rsidRPr="00372EA2">
        <w:t>The SDRF file is a tab-delimited format where each ROW corresponds to a relation between a Sample and a Data file</w:t>
      </w:r>
      <w:r>
        <w:t>.</w:t>
      </w:r>
    </w:p>
    <w:p w14:paraId="7C85F5FD" w14:textId="2A3D375F" w:rsidR="00674551" w:rsidRDefault="00674551" w:rsidP="003C44DE">
      <w:pPr>
        <w:pStyle w:val="ListBullet5"/>
      </w:pPr>
      <w:r>
        <w:t>E</w:t>
      </w:r>
      <w:r w:rsidR="00C57B23" w:rsidRPr="00372EA2">
        <w:t xml:space="preserve">ach column </w:t>
      </w:r>
      <w:r>
        <w:t xml:space="preserve">MUST </w:t>
      </w:r>
      <w:r w:rsidR="00C57B23" w:rsidRPr="00372EA2">
        <w:t xml:space="preserve">corresponds to an attribute/property of the Sample </w:t>
      </w:r>
      <w:r>
        <w:t xml:space="preserve">or the Data file. </w:t>
      </w:r>
    </w:p>
    <w:p w14:paraId="4FE4D47F" w14:textId="58B6E8F6" w:rsidR="00C57B23" w:rsidRDefault="00674551" w:rsidP="003C44DE">
      <w:pPr>
        <w:pStyle w:val="ListBullet5"/>
      </w:pPr>
      <w:r>
        <w:t xml:space="preserve">Each </w:t>
      </w:r>
      <w:r w:rsidR="00C57B23" w:rsidRPr="00372EA2">
        <w:t xml:space="preserve">value in each cell </w:t>
      </w:r>
      <w:r>
        <w:t xml:space="preserve">MUST be </w:t>
      </w:r>
      <w:r w:rsidR="00C57B23" w:rsidRPr="00372EA2">
        <w:t>the specific value of the property for a given Sample</w:t>
      </w:r>
      <w:r>
        <w:t xml:space="preserve"> or Data file</w:t>
      </w:r>
      <w:r w:rsidR="00C57B23" w:rsidRPr="00372EA2">
        <w:t>.</w:t>
      </w:r>
    </w:p>
    <w:p w14:paraId="1C761335" w14:textId="211AE896" w:rsidR="00C57B23" w:rsidRDefault="00674551" w:rsidP="003C44DE">
      <w:pPr>
        <w:pStyle w:val="ListBullet5"/>
      </w:pPr>
      <w:r>
        <w:t xml:space="preserve">The file MUST </w:t>
      </w:r>
      <w:r w:rsidRPr="00372EA2">
        <w:t>begin</w:t>
      </w:r>
      <w:r w:rsidR="00C57B23" w:rsidRPr="00372EA2">
        <w:t xml:space="preserve"> by describing the samples and finishes with the names of the data files generated from the analyses of the experimental results. </w:t>
      </w:r>
    </w:p>
    <w:p w14:paraId="54853912" w14:textId="39A59C5E" w:rsidR="00674551" w:rsidRPr="00674551" w:rsidRDefault="00674551" w:rsidP="003C44DE">
      <w:pPr>
        <w:pStyle w:val="ListBullet5"/>
      </w:pPr>
      <w:r w:rsidRPr="00674551">
        <w:t xml:space="preserve">Unknown values: In some cases, the column is </w:t>
      </w:r>
      <w:r w:rsidR="0043098D">
        <w:t>m</w:t>
      </w:r>
      <w:r w:rsidRPr="00674551">
        <w:t>andatory</w:t>
      </w:r>
      <w:r w:rsidR="0043098D">
        <w:t xml:space="preserve"> </w:t>
      </w:r>
      <w:r w:rsidRPr="00674551">
        <w:t xml:space="preserve">but for some samples the value is unknown. In those </w:t>
      </w:r>
      <w:r w:rsidR="0043098D" w:rsidRPr="00674551">
        <w:t>cases,</w:t>
      </w:r>
      <w:r w:rsidRPr="00674551">
        <w:t xml:space="preserve"> users SHOULD use </w:t>
      </w:r>
      <w:r w:rsidRPr="00674551">
        <w:rPr>
          <w:b/>
          <w:bCs/>
        </w:rPr>
        <w:t>not available</w:t>
      </w:r>
      <w:r w:rsidRPr="00674551">
        <w:t>.</w:t>
      </w:r>
    </w:p>
    <w:p w14:paraId="15EB5B62" w14:textId="5DB9A884" w:rsidR="00674551" w:rsidRPr="00674551" w:rsidRDefault="00674551" w:rsidP="003C44DE">
      <w:pPr>
        <w:pStyle w:val="ListBullet5"/>
      </w:pPr>
      <w:r w:rsidRPr="00674551">
        <w:t xml:space="preserve">Not Applicable values: In some </w:t>
      </w:r>
      <w:r w:rsidR="0043098D" w:rsidRPr="00674551">
        <w:t>cases,</w:t>
      </w:r>
      <w:r w:rsidRPr="00674551">
        <w:t xml:space="preserve"> the column is </w:t>
      </w:r>
      <w:r w:rsidR="0043098D">
        <w:t>m</w:t>
      </w:r>
      <w:r w:rsidRPr="00674551">
        <w:t xml:space="preserve">andatory but for some samples the value is not applicable: In those </w:t>
      </w:r>
      <w:r w:rsidR="0043098D" w:rsidRPr="00674551">
        <w:t>cases,</w:t>
      </w:r>
      <w:r w:rsidRPr="00674551">
        <w:t xml:space="preserve"> users SHOULD use </w:t>
      </w:r>
      <w:r w:rsidRPr="00674551">
        <w:rPr>
          <w:b/>
          <w:bCs/>
        </w:rPr>
        <w:t>not applicable</w:t>
      </w:r>
      <w:r w:rsidRPr="00674551">
        <w:t>.</w:t>
      </w:r>
    </w:p>
    <w:p w14:paraId="011D6B0A" w14:textId="593ECDE2" w:rsidR="00674551" w:rsidRPr="00674551" w:rsidRDefault="00674551" w:rsidP="003C44DE">
      <w:pPr>
        <w:pStyle w:val="ListBullet5"/>
      </w:pPr>
      <w:r w:rsidRPr="00674551">
        <w:t>By specification the SDRF is </w:t>
      </w:r>
      <w:r w:rsidRPr="00674551">
        <w:rPr>
          <w:b/>
          <w:bCs/>
        </w:rPr>
        <w:t>case insensitive</w:t>
      </w:r>
      <w:r w:rsidRPr="00674551">
        <w:t xml:space="preserve">, but we RECOMMEND </w:t>
      </w:r>
      <w:proofErr w:type="gramStart"/>
      <w:r w:rsidRPr="00674551">
        <w:t>to use</w:t>
      </w:r>
      <w:proofErr w:type="gramEnd"/>
      <w:r w:rsidRPr="00674551">
        <w:t xml:space="preserve"> lower cases throughout all the text (</w:t>
      </w:r>
      <w:r w:rsidR="0043098D">
        <w:t>c</w:t>
      </w:r>
      <w:r w:rsidRPr="00674551">
        <w:t>olumn names and values).</w:t>
      </w:r>
    </w:p>
    <w:p w14:paraId="2059875B" w14:textId="69258285" w:rsidR="00674551" w:rsidRDefault="00674551" w:rsidP="003C44DE">
      <w:pPr>
        <w:pStyle w:val="ListBullet5"/>
      </w:pPr>
      <w:r w:rsidRPr="00674551">
        <w:lastRenderedPageBreak/>
        <w:t>By specification the SDRF is insensitive to spaces (</w:t>
      </w:r>
      <w:proofErr w:type="spellStart"/>
      <w:r w:rsidRPr="00674551">
        <w:t>SourceName</w:t>
      </w:r>
      <w:proofErr w:type="spellEnd"/>
      <w:r w:rsidRPr="00674551">
        <w:t xml:space="preserve"> == source name). We RECOMMEND </w:t>
      </w:r>
      <w:r w:rsidR="0043098D" w:rsidRPr="00674551">
        <w:t>using</w:t>
      </w:r>
      <w:r w:rsidRPr="00674551">
        <w:t xml:space="preserve"> the space representation because is more human readable (e.g. source name).</w:t>
      </w:r>
    </w:p>
    <w:p w14:paraId="0000005F" w14:textId="77777777" w:rsidR="004D32AB" w:rsidRPr="00051139" w:rsidRDefault="004D32AB" w:rsidP="003C44DE">
      <w:pPr>
        <w:ind w:left="1080"/>
        <w:jc w:val="both"/>
      </w:pPr>
    </w:p>
    <w:p w14:paraId="00000060" w14:textId="089D1F23" w:rsidR="004D32AB" w:rsidRPr="0055386C" w:rsidRDefault="00C664A0" w:rsidP="003C44DE">
      <w:pPr>
        <w:pStyle w:val="Heading2"/>
        <w:jc w:val="both"/>
        <w:rPr>
          <w:b/>
          <w:bCs/>
        </w:rPr>
      </w:pPr>
      <w:bookmarkStart w:id="9" w:name="_Toc53173088"/>
      <w:bookmarkStart w:id="10" w:name="_Toc53173951"/>
      <w:r>
        <w:rPr>
          <w:b/>
          <w:bCs/>
        </w:rPr>
        <w:t xml:space="preserve">1.3 </w:t>
      </w:r>
      <w:r w:rsidR="00CA1E15" w:rsidRPr="0055386C">
        <w:rPr>
          <w:b/>
          <w:bCs/>
        </w:rPr>
        <w:t>Issues to be addressed</w:t>
      </w:r>
      <w:bookmarkEnd w:id="9"/>
      <w:bookmarkEnd w:id="10"/>
    </w:p>
    <w:p w14:paraId="00000061" w14:textId="77777777" w:rsidR="004D32AB" w:rsidRPr="00051139" w:rsidRDefault="004D32AB" w:rsidP="003C44DE">
      <w:pPr>
        <w:jc w:val="both"/>
      </w:pPr>
    </w:p>
    <w:p w14:paraId="00000062" w14:textId="4C42C4C5" w:rsidR="004D32AB" w:rsidRPr="00051139" w:rsidRDefault="00CA1E15" w:rsidP="003C44DE">
      <w:pPr>
        <w:jc w:val="both"/>
      </w:pPr>
      <w:r w:rsidRPr="00051139">
        <w:t xml:space="preserve">The main issues to be addressed by </w:t>
      </w:r>
      <w:r w:rsidR="0043098D">
        <w:t>the SDRF</w:t>
      </w:r>
      <w:r w:rsidRPr="00051139">
        <w:t xml:space="preserve"> are:</w:t>
      </w:r>
    </w:p>
    <w:p w14:paraId="00000063" w14:textId="77777777" w:rsidR="004D32AB" w:rsidRPr="00051139" w:rsidRDefault="004D32AB" w:rsidP="003C44DE">
      <w:pPr>
        <w:ind w:left="360"/>
        <w:jc w:val="both"/>
      </w:pPr>
    </w:p>
    <w:p w14:paraId="00000064" w14:textId="1FDE7084" w:rsidR="004D32AB" w:rsidRPr="00051139" w:rsidRDefault="00CA1E15" w:rsidP="003C44DE">
      <w:pPr>
        <w:numPr>
          <w:ilvl w:val="0"/>
          <w:numId w:val="5"/>
        </w:numPr>
        <w:jc w:val="both"/>
      </w:pPr>
      <w:r w:rsidRPr="00051139">
        <w:t xml:space="preserve">It MUST be able to represent </w:t>
      </w:r>
      <w:r w:rsidR="0043098D">
        <w:t xml:space="preserve">the sample metadata and the data file generated by the instruments or the analysis. </w:t>
      </w:r>
    </w:p>
    <w:p w14:paraId="00000065" w14:textId="0C5214DC" w:rsidR="004D32AB" w:rsidRPr="00051139" w:rsidRDefault="0043098D" w:rsidP="003C44DE">
      <w:pPr>
        <w:numPr>
          <w:ilvl w:val="0"/>
          <w:numId w:val="5"/>
        </w:numPr>
        <w:jc w:val="both"/>
        <w:rPr>
          <w:rFonts w:ascii="Arial" w:eastAsia="Arial" w:hAnsi="Arial" w:cs="Arial"/>
          <w:color w:val="000000"/>
          <w:sz w:val="22"/>
          <w:szCs w:val="22"/>
        </w:rPr>
      </w:pPr>
      <w:r>
        <w:t xml:space="preserve">It MUST be able to represent the experimental design including the way samples and data has been collected. </w:t>
      </w:r>
    </w:p>
    <w:p w14:paraId="00000066" w14:textId="77777777" w:rsidR="004D32AB" w:rsidRPr="00051139" w:rsidRDefault="004D32AB" w:rsidP="003C44DE">
      <w:pPr>
        <w:jc w:val="both"/>
      </w:pPr>
    </w:p>
    <w:p w14:paraId="00000067" w14:textId="77777777" w:rsidR="004D32AB" w:rsidRPr="0055386C" w:rsidRDefault="00CA1E15" w:rsidP="00C664A0">
      <w:pPr>
        <w:pStyle w:val="Heading1"/>
      </w:pPr>
      <w:bookmarkStart w:id="11" w:name="_Toc53173089"/>
      <w:bookmarkStart w:id="12" w:name="_Toc53173952"/>
      <w:r w:rsidRPr="0055386C">
        <w:t>Notational Conventions</w:t>
      </w:r>
      <w:bookmarkEnd w:id="11"/>
      <w:bookmarkEnd w:id="12"/>
    </w:p>
    <w:p w14:paraId="00000068" w14:textId="77777777" w:rsidR="004D32AB" w:rsidRPr="00051139" w:rsidRDefault="004D32AB" w:rsidP="003C44DE">
      <w:pPr>
        <w:jc w:val="both"/>
      </w:pPr>
    </w:p>
    <w:p w14:paraId="0000006A" w14:textId="3922D4C1" w:rsidR="004D32AB" w:rsidRPr="00051139" w:rsidRDefault="00CA1E15" w:rsidP="00C664A0">
      <w:pPr>
        <w:jc w:val="both"/>
      </w:pPr>
      <w:r w:rsidRPr="00051139">
        <w:t>The key words “MUST</w:t>
      </w:r>
      <w:r w:rsidR="0014161A" w:rsidRPr="00051139">
        <w:t>”</w:t>
      </w:r>
      <w:r w:rsidRPr="00051139">
        <w:t>, “MUST NOT”, “REQUIRED”, “SHALL”, “SHALL NOT”, “SHOULD”, “SHOULD NOT”, “RECOMMENDED”, “MAY”, and “OPTIONAL” are to be interpreted as described in RFC 2119 (2).</w:t>
      </w:r>
    </w:p>
    <w:p w14:paraId="727636C1" w14:textId="77777777" w:rsidR="005607A7" w:rsidRDefault="005607A7" w:rsidP="00C664A0">
      <w:bookmarkStart w:id="13" w:name="_heading=h.3ff98ojq7aw8" w:colFirst="0" w:colLast="0"/>
      <w:bookmarkEnd w:id="13"/>
    </w:p>
    <w:p w14:paraId="44C797DD" w14:textId="0939AC80" w:rsidR="005607A7" w:rsidRDefault="002431BF" w:rsidP="00C664A0">
      <w:r>
        <w:t xml:space="preserve">Sample metadata </w:t>
      </w:r>
    </w:p>
    <w:p w14:paraId="6B8106EC" w14:textId="77777777" w:rsidR="005607A7" w:rsidRPr="005607A7" w:rsidRDefault="005607A7" w:rsidP="00C664A0"/>
    <w:p w14:paraId="3819D838" w14:textId="4CEE7D36" w:rsidR="005607A7" w:rsidRDefault="005607A7" w:rsidP="00C664A0">
      <w:r w:rsidRPr="005607A7">
        <w:t>The list of ontologies/controlled vocabularies supported</w:t>
      </w:r>
    </w:p>
    <w:p w14:paraId="7FF4600F" w14:textId="77777777" w:rsidR="005607A7" w:rsidRPr="005607A7" w:rsidRDefault="005607A7" w:rsidP="00C664A0"/>
    <w:p w14:paraId="38EB4A0E" w14:textId="77777777" w:rsidR="005607A7" w:rsidRPr="005607A7" w:rsidRDefault="005607A7" w:rsidP="00C664A0">
      <w:pPr>
        <w:pStyle w:val="ListParagraph"/>
        <w:numPr>
          <w:ilvl w:val="0"/>
          <w:numId w:val="35"/>
        </w:numPr>
      </w:pPr>
      <w:r w:rsidRPr="005607A7">
        <w:t>PRIDE Controlled Vocabulary (CV)</w:t>
      </w:r>
    </w:p>
    <w:p w14:paraId="3584DE84" w14:textId="77777777" w:rsidR="005607A7" w:rsidRPr="005607A7" w:rsidRDefault="005607A7" w:rsidP="00C664A0">
      <w:pPr>
        <w:pStyle w:val="ListParagraph"/>
        <w:numPr>
          <w:ilvl w:val="0"/>
          <w:numId w:val="35"/>
        </w:numPr>
      </w:pPr>
      <w:r w:rsidRPr="005607A7">
        <w:t>PSI Mass Spectrometry CV</w:t>
      </w:r>
    </w:p>
    <w:p w14:paraId="45594937" w14:textId="77777777" w:rsidR="005607A7" w:rsidRPr="005607A7" w:rsidRDefault="005607A7" w:rsidP="00C664A0">
      <w:pPr>
        <w:pStyle w:val="ListParagraph"/>
        <w:numPr>
          <w:ilvl w:val="0"/>
          <w:numId w:val="35"/>
        </w:numPr>
      </w:pPr>
      <w:r w:rsidRPr="005607A7">
        <w:t>Experimental Factor Ontology</w:t>
      </w:r>
    </w:p>
    <w:p w14:paraId="0D5AA5F7" w14:textId="77777777" w:rsidR="005607A7" w:rsidRPr="005607A7" w:rsidRDefault="005607A7" w:rsidP="00C664A0">
      <w:pPr>
        <w:pStyle w:val="ListParagraph"/>
        <w:numPr>
          <w:ilvl w:val="0"/>
          <w:numId w:val="35"/>
        </w:numPr>
      </w:pPr>
      <w:proofErr w:type="spellStart"/>
      <w:r w:rsidRPr="005607A7">
        <w:t>Unimod</w:t>
      </w:r>
      <w:proofErr w:type="spellEnd"/>
      <w:r w:rsidRPr="005607A7">
        <w:t xml:space="preserve"> protein modification database for mass spectrometry</w:t>
      </w:r>
    </w:p>
    <w:p w14:paraId="699DA62E" w14:textId="77777777" w:rsidR="005607A7" w:rsidRPr="005607A7" w:rsidRDefault="005607A7" w:rsidP="00C664A0">
      <w:pPr>
        <w:pStyle w:val="ListParagraph"/>
        <w:numPr>
          <w:ilvl w:val="0"/>
          <w:numId w:val="35"/>
        </w:numPr>
      </w:pPr>
      <w:r w:rsidRPr="005607A7">
        <w:t>PSI-MOD CV</w:t>
      </w:r>
    </w:p>
    <w:p w14:paraId="5FFD2E6A" w14:textId="77777777" w:rsidR="005607A7" w:rsidRPr="005607A7" w:rsidRDefault="005607A7" w:rsidP="00C664A0">
      <w:pPr>
        <w:pStyle w:val="ListParagraph"/>
        <w:numPr>
          <w:ilvl w:val="0"/>
          <w:numId w:val="35"/>
        </w:numPr>
      </w:pPr>
      <w:r w:rsidRPr="005607A7">
        <w:t>Cell line ontology</w:t>
      </w:r>
    </w:p>
    <w:p w14:paraId="0EEA9471" w14:textId="77777777" w:rsidR="005607A7" w:rsidRPr="005607A7" w:rsidRDefault="005607A7" w:rsidP="00C664A0">
      <w:pPr>
        <w:pStyle w:val="ListParagraph"/>
        <w:numPr>
          <w:ilvl w:val="0"/>
          <w:numId w:val="35"/>
        </w:numPr>
      </w:pPr>
      <w:r w:rsidRPr="005607A7">
        <w:t>Drosophila anatomy ontology</w:t>
      </w:r>
    </w:p>
    <w:p w14:paraId="584D7729" w14:textId="77777777" w:rsidR="005607A7" w:rsidRPr="005607A7" w:rsidRDefault="005607A7" w:rsidP="00C664A0">
      <w:pPr>
        <w:pStyle w:val="ListParagraph"/>
        <w:numPr>
          <w:ilvl w:val="0"/>
          <w:numId w:val="35"/>
        </w:numPr>
      </w:pPr>
      <w:r w:rsidRPr="005607A7">
        <w:t>Cell ontology</w:t>
      </w:r>
    </w:p>
    <w:p w14:paraId="2EE13E01" w14:textId="77777777" w:rsidR="005607A7" w:rsidRPr="005607A7" w:rsidRDefault="005607A7" w:rsidP="00C664A0">
      <w:pPr>
        <w:pStyle w:val="ListParagraph"/>
        <w:numPr>
          <w:ilvl w:val="0"/>
          <w:numId w:val="35"/>
        </w:numPr>
      </w:pPr>
      <w:r w:rsidRPr="005607A7">
        <w:t>Plant ontology</w:t>
      </w:r>
    </w:p>
    <w:p w14:paraId="12148B9A" w14:textId="77777777" w:rsidR="005607A7" w:rsidRPr="005607A7" w:rsidRDefault="005607A7" w:rsidP="00C664A0">
      <w:pPr>
        <w:pStyle w:val="ListParagraph"/>
        <w:numPr>
          <w:ilvl w:val="0"/>
          <w:numId w:val="35"/>
        </w:numPr>
      </w:pPr>
      <w:r w:rsidRPr="005607A7">
        <w:t>Uber-anatomy ontology</w:t>
      </w:r>
    </w:p>
    <w:p w14:paraId="393C4140" w14:textId="77777777" w:rsidR="005607A7" w:rsidRPr="005607A7" w:rsidRDefault="005607A7" w:rsidP="00C664A0">
      <w:pPr>
        <w:pStyle w:val="ListParagraph"/>
        <w:numPr>
          <w:ilvl w:val="0"/>
          <w:numId w:val="35"/>
        </w:numPr>
      </w:pPr>
      <w:r w:rsidRPr="005607A7">
        <w:t>Zebrafish anatomy and development ontology</w:t>
      </w:r>
    </w:p>
    <w:p w14:paraId="57A017D4" w14:textId="77777777" w:rsidR="005607A7" w:rsidRPr="005607A7" w:rsidRDefault="005607A7" w:rsidP="00C664A0">
      <w:pPr>
        <w:pStyle w:val="ListParagraph"/>
        <w:numPr>
          <w:ilvl w:val="0"/>
          <w:numId w:val="35"/>
        </w:numPr>
      </w:pPr>
      <w:r w:rsidRPr="005607A7">
        <w:t>Zebrafish developmental stages ontology</w:t>
      </w:r>
    </w:p>
    <w:p w14:paraId="33BF0937" w14:textId="77777777" w:rsidR="005607A7" w:rsidRPr="005607A7" w:rsidRDefault="005607A7" w:rsidP="00C664A0">
      <w:pPr>
        <w:pStyle w:val="ListParagraph"/>
        <w:numPr>
          <w:ilvl w:val="0"/>
          <w:numId w:val="35"/>
        </w:numPr>
      </w:pPr>
      <w:r w:rsidRPr="005607A7">
        <w:t>Plant Environment Ontology</w:t>
      </w:r>
    </w:p>
    <w:p w14:paraId="42D15DB8" w14:textId="77777777" w:rsidR="005607A7" w:rsidRPr="005607A7" w:rsidRDefault="005607A7" w:rsidP="00C664A0">
      <w:pPr>
        <w:pStyle w:val="ListParagraph"/>
        <w:numPr>
          <w:ilvl w:val="0"/>
          <w:numId w:val="35"/>
        </w:numPr>
      </w:pPr>
      <w:proofErr w:type="spellStart"/>
      <w:r w:rsidRPr="005607A7">
        <w:t>FlyBase</w:t>
      </w:r>
      <w:proofErr w:type="spellEnd"/>
      <w:r w:rsidRPr="005607A7">
        <w:t xml:space="preserve"> Developmental Ontology</w:t>
      </w:r>
    </w:p>
    <w:p w14:paraId="75053468" w14:textId="77777777" w:rsidR="005607A7" w:rsidRPr="005607A7" w:rsidRDefault="005607A7" w:rsidP="00C664A0">
      <w:pPr>
        <w:pStyle w:val="ListParagraph"/>
        <w:numPr>
          <w:ilvl w:val="0"/>
          <w:numId w:val="35"/>
        </w:numPr>
      </w:pPr>
      <w:r w:rsidRPr="005607A7">
        <w:t>Rat Strain Ontology</w:t>
      </w:r>
    </w:p>
    <w:p w14:paraId="63B86E71" w14:textId="77777777" w:rsidR="005607A7" w:rsidRPr="005607A7" w:rsidRDefault="005607A7" w:rsidP="00C664A0">
      <w:pPr>
        <w:pStyle w:val="ListParagraph"/>
        <w:numPr>
          <w:ilvl w:val="0"/>
          <w:numId w:val="35"/>
        </w:numPr>
      </w:pPr>
      <w:r w:rsidRPr="005607A7">
        <w:t xml:space="preserve">Chemical </w:t>
      </w:r>
      <w:proofErr w:type="spellStart"/>
      <w:r w:rsidRPr="005607A7">
        <w:t>Entitities</w:t>
      </w:r>
      <w:proofErr w:type="spellEnd"/>
      <w:r w:rsidRPr="005607A7">
        <w:t xml:space="preserve"> of Biological Interest Ontology</w:t>
      </w:r>
    </w:p>
    <w:p w14:paraId="5288BB80" w14:textId="3571DE36" w:rsidR="005607A7" w:rsidRDefault="005607A7" w:rsidP="00C664A0">
      <w:pPr>
        <w:pStyle w:val="ListParagraph"/>
        <w:numPr>
          <w:ilvl w:val="0"/>
          <w:numId w:val="35"/>
        </w:numPr>
      </w:pPr>
      <w:r w:rsidRPr="005607A7">
        <w:t>NCBI organismal classification</w:t>
      </w:r>
    </w:p>
    <w:p w14:paraId="3FEC11E5" w14:textId="77777777" w:rsidR="005607A7" w:rsidRPr="005607A7" w:rsidRDefault="005607A7" w:rsidP="00C664A0"/>
    <w:p w14:paraId="71BD1C32" w14:textId="435463BF" w:rsidR="005607A7" w:rsidRDefault="005607A7" w:rsidP="00C664A0">
      <w:pPr>
        <w:pStyle w:val="Heading1"/>
      </w:pPr>
      <w:bookmarkStart w:id="14" w:name="_Toc53173090"/>
      <w:bookmarkStart w:id="15" w:name="_Toc53173953"/>
      <w:r w:rsidRPr="005607A7">
        <w:t>Minimum information about Samples</w:t>
      </w:r>
      <w:bookmarkEnd w:id="14"/>
      <w:bookmarkEnd w:id="15"/>
    </w:p>
    <w:p w14:paraId="17835EB2" w14:textId="77777777" w:rsidR="00BF6CC6" w:rsidRPr="00BF6CC6" w:rsidRDefault="00BF6CC6" w:rsidP="00C664A0"/>
    <w:p w14:paraId="4A92F377" w14:textId="146E2436" w:rsidR="005607A7" w:rsidRDefault="005607A7" w:rsidP="00C664A0">
      <w:r w:rsidRPr="005607A7">
        <w:lastRenderedPageBreak/>
        <w:t>The Sample metadata has different </w:t>
      </w:r>
      <w:r w:rsidRPr="005607A7">
        <w:rPr>
          <w:b/>
          <w:bCs/>
        </w:rPr>
        <w:t>Categories/Headings</w:t>
      </w:r>
      <w:r w:rsidRPr="005607A7">
        <w:t> to organize all the attributes / column headers of a given Sample</w:t>
      </w:r>
      <w:r w:rsidR="00BF6CC6">
        <w:t>.</w:t>
      </w:r>
    </w:p>
    <w:p w14:paraId="606FF27F" w14:textId="77777777" w:rsidR="00BF6CC6" w:rsidRPr="00BF6CC6" w:rsidRDefault="00BF6CC6" w:rsidP="00C664A0"/>
    <w:tbl>
      <w:tblPr>
        <w:tblW w:w="9751" w:type="dxa"/>
        <w:jc w:val="center"/>
        <w:tblCellMar>
          <w:top w:w="15" w:type="dxa"/>
          <w:left w:w="15" w:type="dxa"/>
          <w:bottom w:w="15" w:type="dxa"/>
          <w:right w:w="15" w:type="dxa"/>
        </w:tblCellMar>
        <w:tblLook w:val="04A0" w:firstRow="1" w:lastRow="0" w:firstColumn="1" w:lastColumn="0" w:noHBand="0" w:noVBand="1"/>
      </w:tblPr>
      <w:tblGrid>
        <w:gridCol w:w="1552"/>
        <w:gridCol w:w="1701"/>
        <w:gridCol w:w="1417"/>
        <w:gridCol w:w="3402"/>
        <w:gridCol w:w="1679"/>
      </w:tblGrid>
      <w:tr w:rsidR="00BF6CC6" w:rsidRPr="00BF6CC6" w14:paraId="459037CE" w14:textId="77777777" w:rsidTr="00C664A0">
        <w:trPr>
          <w:tblHeade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92FAB8" w14:textId="77777777" w:rsidR="005607A7" w:rsidRPr="00BF6CC6" w:rsidRDefault="005607A7" w:rsidP="00C664A0">
            <w:pPr>
              <w:rPr>
                <w:sz w:val="20"/>
                <w:szCs w:val="20"/>
              </w:rPr>
            </w:pPr>
            <w:r w:rsidRPr="00BF6CC6">
              <w:rPr>
                <w:sz w:val="20"/>
                <w:szCs w:val="20"/>
              </w:rPr>
              <w:t>Property</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8A8BF2D" w14:textId="2CBAFF29" w:rsidR="00BF6CC6" w:rsidRPr="00BF6CC6" w:rsidRDefault="005607A7" w:rsidP="00C664A0">
            <w:pPr>
              <w:rPr>
                <w:sz w:val="20"/>
                <w:szCs w:val="20"/>
              </w:rPr>
            </w:pPr>
            <w:r w:rsidRPr="00BF6CC6">
              <w:rPr>
                <w:b/>
                <w:bCs/>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C664A0">
            <w:pPr>
              <w:rPr>
                <w:sz w:val="20"/>
                <w:szCs w:val="20"/>
              </w:rPr>
            </w:pPr>
            <w:r w:rsidRPr="00BF6CC6">
              <w:rPr>
                <w:b/>
                <w:bCs/>
                <w:sz w:val="20"/>
                <w:szCs w:val="20"/>
              </w:rPr>
              <w:t>O</w:t>
            </w:r>
            <w:r w:rsidRPr="00BF6CC6">
              <w:rPr>
                <w:sz w:val="20"/>
                <w:szCs w:val="20"/>
              </w:rPr>
              <w:t>ption</w:t>
            </w:r>
            <w:r w:rsidR="00BF6CC6" w:rsidRPr="00BF6CC6">
              <w:rPr>
                <w:sz w:val="20"/>
                <w:szCs w:val="20"/>
              </w:rPr>
              <w:t>al (0)</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5EB03C" w14:textId="77777777" w:rsidR="005607A7" w:rsidRPr="00BF6CC6" w:rsidRDefault="005607A7" w:rsidP="00C664A0">
            <w:pPr>
              <w:rPr>
                <w:sz w:val="20"/>
                <w:szCs w:val="20"/>
              </w:rPr>
            </w:pPr>
            <w:r w:rsidRPr="00BF6CC6">
              <w:rPr>
                <w:sz w:val="20"/>
                <w:szCs w:val="20"/>
              </w:rPr>
              <w:t>Cardinality</w:t>
            </w:r>
          </w:p>
        </w:tc>
        <w:tc>
          <w:tcPr>
            <w:tcW w:w="340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B9D87" w14:textId="77777777" w:rsidR="005607A7" w:rsidRPr="00BF6CC6" w:rsidRDefault="005607A7" w:rsidP="00C664A0">
            <w:pPr>
              <w:rPr>
                <w:sz w:val="20"/>
                <w:szCs w:val="20"/>
              </w:rPr>
            </w:pPr>
            <w:r w:rsidRPr="00BF6CC6">
              <w:rPr>
                <w:sz w:val="20"/>
                <w:szCs w:val="20"/>
              </w:rPr>
              <w:t>Description</w:t>
            </w:r>
          </w:p>
        </w:tc>
        <w:tc>
          <w:tcPr>
            <w:tcW w:w="167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F71291" w14:textId="77777777" w:rsidR="005607A7" w:rsidRPr="00BF6CC6" w:rsidRDefault="005607A7" w:rsidP="00C664A0">
            <w:pPr>
              <w:rPr>
                <w:sz w:val="20"/>
                <w:szCs w:val="20"/>
              </w:rPr>
            </w:pPr>
            <w:r w:rsidRPr="00BF6CC6">
              <w:rPr>
                <w:sz w:val="20"/>
                <w:szCs w:val="20"/>
              </w:rPr>
              <w:t>Example</w:t>
            </w:r>
          </w:p>
        </w:tc>
      </w:tr>
      <w:tr w:rsidR="00BF6CC6" w:rsidRPr="00BF6CC6" w14:paraId="4AB9FBA0" w14:textId="77777777" w:rsidTr="00C664A0">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594FBE9" w14:textId="08693BBF" w:rsidR="00BF6CC6" w:rsidRPr="00BF6CC6" w:rsidRDefault="00BF6CC6" w:rsidP="00C664A0">
            <w:pPr>
              <w:rPr>
                <w:sz w:val="20"/>
                <w:szCs w:val="20"/>
              </w:rPr>
            </w:pPr>
            <w:r w:rsidRPr="00BF6CC6">
              <w:rPr>
                <w:sz w:val="20"/>
                <w:szCs w:val="20"/>
              </w:rPr>
              <w:t>S</w:t>
            </w:r>
            <w:r w:rsidR="005607A7" w:rsidRPr="00BF6CC6">
              <w:rPr>
                <w:sz w:val="20"/>
                <w:szCs w:val="20"/>
              </w:rPr>
              <w:t>ource</w:t>
            </w:r>
          </w:p>
          <w:p w14:paraId="48B9A417" w14:textId="4825C409" w:rsidR="005607A7" w:rsidRPr="00BF6CC6" w:rsidRDefault="005607A7" w:rsidP="00C664A0">
            <w:pPr>
              <w:rPr>
                <w:sz w:val="20"/>
                <w:szCs w:val="20"/>
              </w:rPr>
            </w:pPr>
            <w:r w:rsidRPr="00BF6CC6">
              <w:rPr>
                <w:sz w:val="20"/>
                <w:szCs w:val="20"/>
              </w:rPr>
              <w:t>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D8E06C" w14:textId="4A7CEF42" w:rsidR="005607A7" w:rsidRPr="00BF6CC6" w:rsidRDefault="00BF6CC6"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264F72" w14:textId="77777777" w:rsidR="005607A7" w:rsidRPr="00BF6CC6" w:rsidRDefault="005607A7" w:rsidP="00C664A0">
            <w:pPr>
              <w:rPr>
                <w:sz w:val="20"/>
                <w:szCs w:val="20"/>
              </w:rPr>
            </w:pPr>
            <w:r w:rsidRPr="00BF6CC6">
              <w:rPr>
                <w:sz w:val="20"/>
                <w:szCs w:val="20"/>
              </w:rPr>
              <w:t>1</w:t>
            </w:r>
          </w:p>
        </w:tc>
        <w:tc>
          <w:tcPr>
            <w:tcW w:w="340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C2BBCD" w14:textId="77777777" w:rsidR="005607A7" w:rsidRPr="00BF6CC6" w:rsidRDefault="005607A7" w:rsidP="00C664A0">
            <w:pPr>
              <w:rPr>
                <w:sz w:val="20"/>
                <w:szCs w:val="20"/>
              </w:rPr>
            </w:pPr>
            <w:r w:rsidRPr="00BF6CC6">
              <w:rPr>
                <w:sz w:val="20"/>
                <w:szCs w:val="20"/>
              </w:rPr>
              <w:t xml:space="preserve">The Sample </w:t>
            </w:r>
            <w:proofErr w:type="gramStart"/>
            <w:r w:rsidRPr="00BF6CC6">
              <w:rPr>
                <w:sz w:val="20"/>
                <w:szCs w:val="20"/>
              </w:rPr>
              <w:t>name</w:t>
            </w:r>
            <w:proofErr w:type="gramEnd"/>
            <w:r w:rsidRPr="00BF6CC6">
              <w:rPr>
                <w:sz w:val="20"/>
                <w:szCs w:val="20"/>
              </w:rPr>
              <w:t>.</w:t>
            </w:r>
          </w:p>
        </w:tc>
        <w:tc>
          <w:tcPr>
            <w:tcW w:w="167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8AB9D2F" w14:textId="77777777" w:rsidR="005607A7" w:rsidRPr="00BF6CC6" w:rsidRDefault="005607A7" w:rsidP="00C664A0">
            <w:pPr>
              <w:rPr>
                <w:sz w:val="20"/>
                <w:szCs w:val="20"/>
              </w:rPr>
            </w:pPr>
            <w:r w:rsidRPr="00BF6CC6">
              <w:rPr>
                <w:sz w:val="20"/>
                <w:szCs w:val="20"/>
              </w:rPr>
              <w:t>Sample 1</w:t>
            </w:r>
          </w:p>
        </w:tc>
      </w:tr>
      <w:tr w:rsidR="00BF6CC6" w:rsidRPr="00BF6CC6" w14:paraId="4F5D5876" w14:textId="77777777" w:rsidTr="00C664A0">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C664A0">
            <w:pPr>
              <w:rPr>
                <w:sz w:val="20"/>
                <w:szCs w:val="20"/>
              </w:rPr>
            </w:pPr>
            <w:r w:rsidRPr="00BF6CC6">
              <w:rPr>
                <w:sz w:val="20"/>
                <w:szCs w:val="20"/>
              </w:rPr>
              <w:t>characteristics</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C664A0">
            <w:pPr>
              <w:rPr>
                <w:sz w:val="20"/>
                <w:szCs w:val="20"/>
              </w:rPr>
            </w:pPr>
            <w:r>
              <w:rPr>
                <w:sz w:val="20"/>
                <w:szCs w:val="20"/>
              </w:rPr>
              <w:t>1</w:t>
            </w:r>
            <w:r w:rsidRPr="00BF6CC6">
              <w:rPr>
                <w:sz w:val="20"/>
                <w:szCs w:val="20"/>
              </w:rPr>
              <w:t>.. *</w:t>
            </w:r>
          </w:p>
        </w:tc>
        <w:tc>
          <w:tcPr>
            <w:tcW w:w="340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0B2EFC01" w:rsidR="005607A7" w:rsidRPr="00BF6CC6" w:rsidRDefault="005607A7" w:rsidP="00C664A0">
            <w:pPr>
              <w:rPr>
                <w:sz w:val="20"/>
                <w:szCs w:val="20"/>
              </w:rPr>
            </w:pPr>
            <w:r w:rsidRPr="00BF6CC6">
              <w:rPr>
                <w:sz w:val="20"/>
                <w:szCs w:val="20"/>
              </w:rPr>
              <w:t>“characteristics” column headings should contain an ontology property term in square brackets.</w:t>
            </w:r>
            <w:r w:rsidR="00BF6CC6">
              <w:rPr>
                <w:sz w:val="20"/>
                <w:szCs w:val="20"/>
              </w:rPr>
              <w:t xml:space="preserve"> </w:t>
            </w:r>
            <w:r w:rsidRPr="00BF6CC6">
              <w:rPr>
                <w:sz w:val="20"/>
                <w:szCs w:val="20"/>
              </w:rPr>
              <w:t>Multiple </w:t>
            </w:r>
            <w:r w:rsidRPr="00BF6CC6">
              <w:rPr>
                <w:i/>
                <w:iCs/>
                <w:sz w:val="20"/>
                <w:szCs w:val="20"/>
              </w:rPr>
              <w:t>Characteristic</w:t>
            </w:r>
            <w:r w:rsidRPr="00BF6CC6">
              <w:rPr>
                <w:sz w:val="20"/>
                <w:szCs w:val="20"/>
              </w:rPr>
              <w:t xml:space="preserve"> columns of the same category (e.g., “characteristics[organism part]”) are allowed. </w:t>
            </w:r>
            <w:r w:rsidR="00C664A0" w:rsidRPr="00BF6CC6">
              <w:rPr>
                <w:sz w:val="20"/>
                <w:szCs w:val="20"/>
              </w:rPr>
              <w:t>Typically,</w:t>
            </w:r>
            <w:r w:rsidRPr="00BF6CC6">
              <w:rPr>
                <w:sz w:val="20"/>
                <w:szCs w:val="20"/>
              </w:rPr>
              <w:t xml:space="preserve"> the usage implies whole to part from left to right.</w:t>
            </w:r>
          </w:p>
        </w:tc>
        <w:tc>
          <w:tcPr>
            <w:tcW w:w="167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77777777" w:rsidR="005607A7" w:rsidRPr="00BF6CC6" w:rsidRDefault="005607A7" w:rsidP="00C664A0">
            <w:pPr>
              <w:rPr>
                <w:sz w:val="20"/>
                <w:szCs w:val="20"/>
              </w:rPr>
            </w:pPr>
            <w:r w:rsidRPr="00BF6CC6">
              <w:rPr>
                <w:sz w:val="20"/>
                <w:szCs w:val="20"/>
              </w:rPr>
              <w:t>characteristics [Organism Part]</w:t>
            </w:r>
          </w:p>
        </w:tc>
      </w:tr>
    </w:tbl>
    <w:p w14:paraId="107BA1DC" w14:textId="71FD1D61" w:rsidR="00BF6CC6" w:rsidRDefault="00BF6CC6" w:rsidP="00C664A0"/>
    <w:p w14:paraId="165D15BE" w14:textId="0C17C51C" w:rsidR="00BF6CC6" w:rsidRDefault="00BF6CC6" w:rsidP="00C664A0"/>
    <w:p w14:paraId="4B1779BD" w14:textId="18C1B369" w:rsidR="005607A7" w:rsidRDefault="005607A7" w:rsidP="00C664A0">
      <w:r w:rsidRPr="005607A7">
        <w:t>Each Sample in the experiment MUST contain a </w:t>
      </w:r>
      <w:r w:rsidRPr="005607A7">
        <w:rPr>
          <w:i/>
          <w:iCs/>
        </w:rPr>
        <w:t>Source Name</w:t>
      </w:r>
      <w:r w:rsidRPr="005607A7">
        <w:t>, and a collection of </w:t>
      </w:r>
      <w:r w:rsidRPr="005607A7">
        <w:rPr>
          <w:i/>
          <w:iCs/>
        </w:rPr>
        <w:t>characteristics</w:t>
      </w:r>
      <w:r w:rsidRPr="005607A7">
        <w:t>:</w:t>
      </w:r>
    </w:p>
    <w:p w14:paraId="5A0C70ED" w14:textId="77777777" w:rsidR="002431BF" w:rsidRPr="002431BF" w:rsidRDefault="002431BF" w:rsidP="00C664A0"/>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2431BF" w:rsidRPr="002431BF" w14:paraId="5663C567" w14:textId="77777777" w:rsidTr="002431BF">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EA61D74" w14:textId="77777777" w:rsidR="002431BF" w:rsidRPr="002431BF" w:rsidRDefault="002431BF" w:rsidP="00C664A0">
            <w:pPr>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C4C428" w14:textId="77777777" w:rsidR="002431BF" w:rsidRPr="002431BF" w:rsidRDefault="002431BF" w:rsidP="00C664A0">
            <w:pPr>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3FEF826" w14:textId="77777777" w:rsidR="002431BF" w:rsidRPr="002431BF" w:rsidRDefault="002431BF" w:rsidP="00C664A0">
            <w:pPr>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82BA46" w14:textId="77777777" w:rsidR="002431BF" w:rsidRPr="002431BF" w:rsidRDefault="002431BF" w:rsidP="00C664A0">
            <w:pPr>
              <w:rPr>
                <w:sz w:val="20"/>
                <w:szCs w:val="20"/>
              </w:rPr>
            </w:pPr>
            <w:r w:rsidRPr="002431BF">
              <w:rPr>
                <w:sz w:val="20"/>
                <w:szCs w:val="20"/>
              </w:rPr>
              <w:t>characteristics[compound]</w:t>
            </w:r>
          </w:p>
        </w:tc>
      </w:tr>
      <w:tr w:rsidR="002431BF" w:rsidRPr="002431BF" w14:paraId="734942F9" w14:textId="77777777" w:rsidTr="002431BF">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98F322" w14:textId="77777777" w:rsidR="002431BF" w:rsidRPr="002431BF" w:rsidRDefault="002431BF" w:rsidP="00C664A0">
            <w:pPr>
              <w:rPr>
                <w:sz w:val="20"/>
                <w:szCs w:val="20"/>
              </w:rPr>
            </w:pPr>
            <w:proofErr w:type="spellStart"/>
            <w:r w:rsidRPr="002431BF">
              <w:rPr>
                <w:sz w:val="20"/>
                <w:szCs w:val="20"/>
              </w:rPr>
              <w:t>sample_treat</w:t>
            </w:r>
            <w:proofErr w:type="spellEnd"/>
          </w:p>
        </w:tc>
        <w:tc>
          <w:tcPr>
            <w:tcW w:w="25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2B43CB7"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30B1236" w14:textId="77777777" w:rsidR="002431BF" w:rsidRPr="002431BF" w:rsidRDefault="002431BF" w:rsidP="00C664A0">
            <w:pPr>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AC65B16" w14:textId="77777777" w:rsidR="002431BF" w:rsidRPr="002431BF" w:rsidRDefault="002431BF" w:rsidP="00C664A0">
            <w:pPr>
              <w:rPr>
                <w:sz w:val="20"/>
                <w:szCs w:val="20"/>
              </w:rPr>
            </w:pPr>
            <w:r w:rsidRPr="002431BF">
              <w:rPr>
                <w:sz w:val="20"/>
                <w:szCs w:val="20"/>
              </w:rPr>
              <w:t>drug A</w:t>
            </w:r>
          </w:p>
        </w:tc>
      </w:tr>
      <w:tr w:rsidR="002431BF" w:rsidRPr="002431BF" w14:paraId="1666A9BB" w14:textId="77777777" w:rsidTr="002431BF">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77777777" w:rsidR="002431BF" w:rsidRPr="002431BF" w:rsidRDefault="002431BF" w:rsidP="00C664A0">
            <w:pPr>
              <w:rPr>
                <w:sz w:val="20"/>
                <w:szCs w:val="20"/>
              </w:rPr>
            </w:pPr>
            <w:proofErr w:type="spellStart"/>
            <w:r w:rsidRPr="002431BF">
              <w:rPr>
                <w:sz w:val="20"/>
                <w:szCs w:val="20"/>
              </w:rPr>
              <w:t>sample_control</w:t>
            </w:r>
            <w:proofErr w:type="spellEnd"/>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C664A0">
            <w:pPr>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C664A0">
            <w:pPr>
              <w:rPr>
                <w:sz w:val="20"/>
                <w:szCs w:val="20"/>
              </w:rPr>
            </w:pPr>
            <w:r w:rsidRPr="002431BF">
              <w:rPr>
                <w:sz w:val="20"/>
                <w:szCs w:val="20"/>
              </w:rPr>
              <w:t>none</w:t>
            </w:r>
          </w:p>
        </w:tc>
      </w:tr>
    </w:tbl>
    <w:p w14:paraId="1BEAA307" w14:textId="77777777" w:rsidR="002431BF" w:rsidRDefault="002431BF" w:rsidP="00C664A0"/>
    <w:p w14:paraId="7B8A1E42" w14:textId="40D5194F" w:rsidR="005607A7" w:rsidRDefault="005607A7" w:rsidP="00C664A0">
      <w:r w:rsidRPr="005607A7">
        <w:t>Some important notes:</w:t>
      </w:r>
    </w:p>
    <w:p w14:paraId="4A38BAAC" w14:textId="77777777" w:rsidR="002431BF" w:rsidRPr="002431BF" w:rsidRDefault="002431BF" w:rsidP="00C664A0"/>
    <w:p w14:paraId="7CB7B412" w14:textId="0E2179E6" w:rsidR="005607A7" w:rsidRDefault="005607A7" w:rsidP="00C664A0">
      <w:r w:rsidRPr="005607A7">
        <w:t>Each </w:t>
      </w:r>
      <w:r w:rsidRPr="005607A7">
        <w:rPr>
          <w:i/>
          <w:iCs/>
        </w:rPr>
        <w:t>characteristics</w:t>
      </w:r>
      <w:r w:rsidRPr="005607A7">
        <w:t> name in the column header SHOULD be a control vocabulary (CV) term from the </w:t>
      </w:r>
      <w:hyperlink r:id="rId16" w:history="1">
        <w:r w:rsidRPr="005607A7">
          <w:rPr>
            <w:rStyle w:val="Hyperlink"/>
          </w:rPr>
          <w:t>EFO ontology</w:t>
        </w:r>
      </w:hyperlink>
      <w:r w:rsidRPr="005607A7">
        <w:t>. For example, the Header characteristics[organism] corresponds to the ontology term </w:t>
      </w:r>
      <w:hyperlink r:id="rId17" w:history="1">
        <w:r w:rsidRPr="005607A7">
          <w:rPr>
            <w:rStyle w:val="Hyperlink"/>
          </w:rPr>
          <w:t>Organism</w:t>
        </w:r>
      </w:hyperlink>
      <w:r w:rsidRPr="005607A7">
        <w:t>.</w:t>
      </w:r>
    </w:p>
    <w:p w14:paraId="354E1DDC" w14:textId="77777777" w:rsidR="002431BF" w:rsidRPr="002431BF" w:rsidRDefault="002431BF" w:rsidP="00C664A0"/>
    <w:p w14:paraId="2E841E89" w14:textId="31E6F1D1" w:rsidR="005607A7" w:rsidRDefault="005607A7" w:rsidP="00C664A0">
      <w:r w:rsidRPr="005607A7">
        <w:t>Multiple values (columns) for the same </w:t>
      </w:r>
      <w:r w:rsidRPr="005607A7">
        <w:rPr>
          <w:i/>
          <w:iCs/>
        </w:rPr>
        <w:t>characteristics</w:t>
      </w:r>
      <w:r w:rsidRPr="005607A7">
        <w:t> term are allowed in the SDRF. However, we RECOMMENDED not to use same column in the same SDRF. If you have multiple phenotypes, you can specify what it refers to or use another more specific term, e.g. "immunophenotype".</w:t>
      </w:r>
    </w:p>
    <w:p w14:paraId="03D7AE94" w14:textId="77777777" w:rsidR="00ED6D8E" w:rsidRDefault="00ED6D8E" w:rsidP="00C664A0"/>
    <w:p w14:paraId="3012C7FF" w14:textId="5B8F4E70" w:rsidR="002431BF" w:rsidRPr="002431BF" w:rsidRDefault="002431BF" w:rsidP="00C664A0">
      <w:r w:rsidRPr="005607A7">
        <w:t>Each value in the row can be free-text or a control vocabulary term. In the previous example, the characteristics[phenotype] value CAN BE the free-text </w:t>
      </w:r>
      <w:r w:rsidRPr="005607A7">
        <w:rPr>
          <w:i/>
          <w:iCs/>
        </w:rPr>
        <w:t>control</w:t>
      </w:r>
      <w:r w:rsidRPr="005607A7">
        <w:t> or the corresponding ontology identifier in </w:t>
      </w:r>
      <w:hyperlink r:id="rId18" w:history="1">
        <w:r w:rsidRPr="005607A7">
          <w:rPr>
            <w:rStyle w:val="Hyperlink"/>
          </w:rPr>
          <w:t>EFO</w:t>
        </w:r>
      </w:hyperlink>
      <w:r w:rsidRPr="005607A7">
        <w:t> </w:t>
      </w:r>
      <w:hyperlink r:id="rId19" w:history="1">
        <w:r w:rsidRPr="005607A7">
          <w:rPr>
            <w:rStyle w:val="Hyperlink"/>
            <w:i/>
            <w:iCs/>
          </w:rPr>
          <w:t>http://www.ebi.ac.uk/efo/EFO_0001461</w:t>
        </w:r>
      </w:hyperlink>
    </w:p>
    <w:p w14:paraId="3E1678B0" w14:textId="77777777" w:rsidR="002431BF" w:rsidRDefault="002431BF" w:rsidP="00C664A0">
      <w:pPr>
        <w:rPr>
          <w:b/>
          <w:bCs/>
        </w:rPr>
      </w:pPr>
    </w:p>
    <w:p w14:paraId="1020EAB1" w14:textId="77777777" w:rsidR="002431BF" w:rsidRDefault="005607A7" w:rsidP="00ED6D8E">
      <w:pPr>
        <w:pStyle w:val="Heading1"/>
      </w:pPr>
      <w:bookmarkStart w:id="16" w:name="_Toc53173091"/>
      <w:bookmarkStart w:id="17" w:name="_Toc53173954"/>
      <w:r w:rsidRPr="005607A7">
        <w:t>SDRF values</w:t>
      </w:r>
      <w:bookmarkEnd w:id="16"/>
      <w:bookmarkEnd w:id="17"/>
      <w:r w:rsidRPr="005607A7">
        <w:t xml:space="preserve"> </w:t>
      </w:r>
    </w:p>
    <w:p w14:paraId="597C9BD0" w14:textId="77777777" w:rsidR="002431BF" w:rsidRDefault="002431BF" w:rsidP="00C664A0"/>
    <w:p w14:paraId="11A8908C" w14:textId="20C0C437" w:rsidR="005607A7" w:rsidRDefault="005607A7" w:rsidP="00C664A0">
      <w:r w:rsidRPr="005607A7">
        <w:lastRenderedPageBreak/>
        <w:t>The value for each property (e.g. </w:t>
      </w:r>
      <w:r w:rsidRPr="002431BF">
        <w:rPr>
          <w:i/>
          <w:iCs/>
        </w:rPr>
        <w:t>characteristics</w:t>
      </w:r>
      <w:r w:rsidRPr="005607A7">
        <w:t>, </w:t>
      </w:r>
      <w:r w:rsidRPr="002431BF">
        <w:rPr>
          <w:i/>
          <w:iCs/>
        </w:rPr>
        <w:t>comment</w:t>
      </w:r>
      <w:r w:rsidRPr="005607A7">
        <w:t>) corresponding to each sample can be represented in multiple ways.</w:t>
      </w:r>
    </w:p>
    <w:p w14:paraId="1E3438A4" w14:textId="77777777" w:rsidR="002431BF" w:rsidRPr="002431BF" w:rsidRDefault="002431BF" w:rsidP="00C664A0"/>
    <w:p w14:paraId="0ABDF3D9" w14:textId="367111A3" w:rsidR="005607A7" w:rsidRDefault="005607A7" w:rsidP="00C664A0">
      <w:r w:rsidRPr="005607A7">
        <w:t xml:space="preserve">Free Text (Human readable): In the free text representation, the value is provided as text without Ontology support (e.g. </w:t>
      </w:r>
      <w:r w:rsidR="00ED6D8E" w:rsidRPr="005607A7">
        <w:t>colon or</w:t>
      </w:r>
      <w:r w:rsidRPr="005607A7">
        <w:t xml:space="preserve"> providing accession numbers). This is only RECOMMENDED when the </w:t>
      </w:r>
      <w:r w:rsidRPr="005607A7">
        <w:rPr>
          <w:b/>
          <w:bCs/>
        </w:rPr>
        <w:t>text</w:t>
      </w:r>
      <w:r w:rsidRPr="005607A7">
        <w:t> inserted in the table is the exact </w:t>
      </w:r>
      <w:r w:rsidRPr="005607A7">
        <w:rPr>
          <w:i/>
          <w:iCs/>
        </w:rPr>
        <w:t>name</w:t>
      </w:r>
      <w:r w:rsidRPr="005607A7">
        <w:t> of an ontology/CV term in EFO.</w:t>
      </w:r>
    </w:p>
    <w:p w14:paraId="6D7AF2C8" w14:textId="77777777" w:rsidR="002431BF" w:rsidRPr="002431BF" w:rsidRDefault="002431BF"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5607A7" w:rsidRPr="005607A7" w14:paraId="55BC86E4" w14:textId="77777777" w:rsidTr="002431B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4408D05" w14:textId="77777777" w:rsidR="005607A7" w:rsidRPr="005607A7" w:rsidRDefault="005607A7" w:rsidP="00C664A0">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B6ED3B5" w14:textId="77777777" w:rsidR="005607A7" w:rsidRPr="005607A7" w:rsidRDefault="005607A7" w:rsidP="00C664A0">
            <w:pPr>
              <w:rPr>
                <w:b/>
                <w:bCs/>
              </w:rPr>
            </w:pPr>
            <w:r w:rsidRPr="005607A7">
              <w:rPr>
                <w:b/>
                <w:bCs/>
              </w:rPr>
              <w:t>characteristics[organism]</w:t>
            </w:r>
          </w:p>
        </w:tc>
      </w:tr>
      <w:tr w:rsidR="005607A7" w:rsidRPr="005607A7" w14:paraId="725BA904"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C8FC540" w14:textId="77777777" w:rsidR="005607A7" w:rsidRPr="005607A7" w:rsidRDefault="005607A7" w:rsidP="00C664A0">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8EFBB8" w14:textId="77777777" w:rsidR="005607A7" w:rsidRPr="005607A7" w:rsidRDefault="005607A7" w:rsidP="00C664A0">
            <w:r w:rsidRPr="005607A7">
              <w:t>homo sapiens</w:t>
            </w:r>
          </w:p>
        </w:tc>
      </w:tr>
      <w:tr w:rsidR="005607A7" w:rsidRPr="005607A7" w14:paraId="622E0BDF"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70034D" w14:textId="77777777" w:rsidR="005607A7" w:rsidRPr="005607A7" w:rsidRDefault="005607A7" w:rsidP="00C664A0">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3B7CC4" w14:textId="77777777" w:rsidR="005607A7" w:rsidRPr="005607A7" w:rsidRDefault="005607A7" w:rsidP="00C664A0">
            <w:r w:rsidRPr="005607A7">
              <w:t>homo sapiens</w:t>
            </w:r>
          </w:p>
        </w:tc>
      </w:tr>
    </w:tbl>
    <w:p w14:paraId="0E223AC0" w14:textId="77777777" w:rsidR="002431BF" w:rsidRDefault="002431BF" w:rsidP="00C664A0"/>
    <w:p w14:paraId="1B8A4B59" w14:textId="523492CB" w:rsidR="005607A7" w:rsidRDefault="005607A7" w:rsidP="00C664A0">
      <w:r w:rsidRPr="005607A7">
        <w:t>Ontology url (Computer readable): Users can provide the corresponding URI of the ontology/CV term as a value. This is recommended for enriched files where the client does not want to use intermediate tools to map from Free Text to ontology/CV terms.</w:t>
      </w:r>
    </w:p>
    <w:p w14:paraId="45F054AE" w14:textId="77777777" w:rsidR="002431BF" w:rsidRPr="002431BF" w:rsidRDefault="002431BF"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5070"/>
      </w:tblGrid>
      <w:tr w:rsidR="005607A7" w:rsidRPr="005607A7" w14:paraId="3B757C68" w14:textId="77777777" w:rsidTr="002431B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3795267" w14:textId="77777777" w:rsidR="005607A7" w:rsidRPr="005607A7" w:rsidRDefault="005607A7" w:rsidP="00C664A0">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05AEE52" w14:textId="77777777" w:rsidR="005607A7" w:rsidRPr="005607A7" w:rsidRDefault="005607A7" w:rsidP="00C664A0">
            <w:pPr>
              <w:rPr>
                <w:b/>
                <w:bCs/>
              </w:rPr>
            </w:pPr>
            <w:r w:rsidRPr="005607A7">
              <w:rPr>
                <w:b/>
                <w:bCs/>
              </w:rPr>
              <w:t>characteristics[organism]</w:t>
            </w:r>
          </w:p>
        </w:tc>
      </w:tr>
      <w:tr w:rsidR="005607A7" w:rsidRPr="005607A7" w14:paraId="0717BBD7"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32799A" w14:textId="77777777" w:rsidR="005607A7" w:rsidRPr="005607A7" w:rsidRDefault="005607A7" w:rsidP="00C664A0">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6FC650" w14:textId="77777777" w:rsidR="005607A7" w:rsidRPr="005607A7" w:rsidRDefault="00ED6D8E" w:rsidP="00C664A0">
            <w:hyperlink r:id="rId20" w:history="1">
              <w:r w:rsidR="005607A7" w:rsidRPr="005607A7">
                <w:rPr>
                  <w:rStyle w:val="Hyperlink"/>
                </w:rPr>
                <w:t>http://purl.obolibrary.org/obo/NCBITaxon_9606</w:t>
              </w:r>
            </w:hyperlink>
          </w:p>
        </w:tc>
      </w:tr>
      <w:tr w:rsidR="005607A7" w:rsidRPr="005607A7" w14:paraId="1ACBA394" w14:textId="77777777" w:rsidTr="002431B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8DD33D" w14:textId="77777777" w:rsidR="005607A7" w:rsidRPr="005607A7" w:rsidRDefault="005607A7" w:rsidP="00C664A0">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FEDA47A" w14:textId="77777777" w:rsidR="005607A7" w:rsidRPr="005607A7" w:rsidRDefault="00ED6D8E" w:rsidP="00C664A0">
            <w:hyperlink r:id="rId21" w:history="1">
              <w:r w:rsidR="005607A7" w:rsidRPr="005607A7">
                <w:rPr>
                  <w:rStyle w:val="Hyperlink"/>
                </w:rPr>
                <w:t>http://purl.obolibrary.org/obo/NCBITaxon_9606</w:t>
              </w:r>
            </w:hyperlink>
          </w:p>
        </w:tc>
      </w:tr>
    </w:tbl>
    <w:p w14:paraId="43E2E836" w14:textId="77777777" w:rsidR="002431BF" w:rsidRDefault="002431BF" w:rsidP="00C664A0"/>
    <w:p w14:paraId="114F34A4" w14:textId="7BA520D7" w:rsidR="005607A7" w:rsidRPr="005607A7" w:rsidRDefault="005607A7" w:rsidP="00C664A0">
      <w:r w:rsidRPr="005607A7">
        <w:t>Key=value representation (Human and Computer readable): The current representation aims to provide a mechanism to represent the complete information of the ontology/CV term including </w:t>
      </w:r>
      <w:r w:rsidRPr="005607A7">
        <w:rPr>
          <w:i/>
          <w:iCs/>
        </w:rPr>
        <w:t>Accession</w:t>
      </w:r>
      <w:r w:rsidRPr="005607A7">
        <w:t>, </w:t>
      </w:r>
      <w:r w:rsidRPr="005607A7">
        <w:rPr>
          <w:i/>
          <w:iCs/>
        </w:rPr>
        <w:t>Name</w:t>
      </w:r>
      <w:r w:rsidRPr="005607A7">
        <w:t> and other additional properties.</w:t>
      </w:r>
    </w:p>
    <w:p w14:paraId="7A03D73F" w14:textId="77777777" w:rsidR="002431BF" w:rsidRDefault="002431BF" w:rsidP="00C664A0"/>
    <w:p w14:paraId="26A3432F" w14:textId="08E9E307" w:rsidR="005607A7" w:rsidRDefault="005607A7" w:rsidP="00C664A0">
      <w:r w:rsidRPr="005607A7">
        <w:t>In the key=value pair representation the Value of the property is represented as an Object with multiple properties where the key is one of the properties of the object and the value is the corresponding value for the particular key. For example:</w:t>
      </w:r>
    </w:p>
    <w:p w14:paraId="0FB72E08" w14:textId="77777777" w:rsidR="002431BF" w:rsidRPr="002431BF" w:rsidRDefault="002431BF" w:rsidP="00C664A0"/>
    <w:p w14:paraId="595FAE8B" w14:textId="77777777" w:rsidR="002431BF" w:rsidRDefault="005607A7" w:rsidP="00C664A0">
      <w:r w:rsidRPr="005607A7">
        <w:t>NT=Glu-&gt;pyro-Glu; MT=fixed; PP=Anywhere; AC=Unimod:27; TA=E</w:t>
      </w:r>
    </w:p>
    <w:p w14:paraId="1B49002E" w14:textId="77777777" w:rsidR="002431BF" w:rsidRDefault="002431BF" w:rsidP="00C664A0"/>
    <w:p w14:paraId="3CBDE1A9" w14:textId="1ED8BEC5" w:rsidR="005607A7" w:rsidRDefault="005607A7" w:rsidP="00ED6D8E">
      <w:pPr>
        <w:pStyle w:val="Heading1"/>
      </w:pPr>
      <w:bookmarkStart w:id="18" w:name="_Toc53173092"/>
      <w:bookmarkStart w:id="19" w:name="_Toc53173955"/>
      <w:r w:rsidRPr="005607A7">
        <w:t xml:space="preserve">From Samples to </w:t>
      </w:r>
      <w:r w:rsidR="002431BF">
        <w:t>Data files</w:t>
      </w:r>
      <w:bookmarkEnd w:id="18"/>
      <w:bookmarkEnd w:id="19"/>
      <w:r w:rsidRPr="005607A7">
        <w:t xml:space="preserve"> </w:t>
      </w:r>
    </w:p>
    <w:p w14:paraId="7C1B45A2" w14:textId="77777777" w:rsidR="002431BF" w:rsidRPr="002431BF" w:rsidRDefault="002431BF" w:rsidP="00C664A0"/>
    <w:p w14:paraId="6EE085F8" w14:textId="5A4BBAF8" w:rsidR="004E2DAA" w:rsidRDefault="005607A7" w:rsidP="00C664A0">
      <w:r w:rsidRPr="005607A7">
        <w:t>The connection between the </w:t>
      </w:r>
      <w:r w:rsidRPr="005607A7">
        <w:rPr>
          <w:i/>
          <w:iCs/>
        </w:rPr>
        <w:t>Sample</w:t>
      </w:r>
      <w:r w:rsidRPr="005607A7">
        <w:t xml:space="preserve"> to the final </w:t>
      </w:r>
      <w:r w:rsidR="002431BF">
        <w:t>Data file</w:t>
      </w:r>
      <w:r w:rsidRPr="005607A7">
        <w:t xml:space="preserve"> is done by using a series of properties and attributes. All the properties needed to relate a given </w:t>
      </w:r>
      <w:r w:rsidRPr="005607A7">
        <w:rPr>
          <w:i/>
          <w:iCs/>
        </w:rPr>
        <w:t>Sample</w:t>
      </w:r>
      <w:r w:rsidRPr="005607A7">
        <w:t> to the corresponding </w:t>
      </w:r>
      <w:r w:rsidR="004E2DAA">
        <w:rPr>
          <w:i/>
          <w:iCs/>
        </w:rPr>
        <w:t>file</w:t>
      </w:r>
      <w:r w:rsidRPr="005607A7">
        <w:t> are annotated with the category </w:t>
      </w:r>
      <w:r w:rsidRPr="005607A7">
        <w:rPr>
          <w:b/>
          <w:bCs/>
        </w:rPr>
        <w:t>comment</w:t>
      </w:r>
      <w:r w:rsidRPr="005607A7">
        <w:t>. The use of </w:t>
      </w:r>
      <w:r w:rsidRPr="005607A7">
        <w:rPr>
          <w:i/>
          <w:iCs/>
        </w:rPr>
        <w:t>comment</w:t>
      </w:r>
      <w:r w:rsidRPr="005607A7">
        <w:t xml:space="preserve"> is mainly aimed at differentiating </w:t>
      </w:r>
      <w:r w:rsidR="004E2DAA">
        <w:t>s</w:t>
      </w:r>
      <w:r w:rsidRPr="005607A7">
        <w:t>ample </w:t>
      </w:r>
      <w:r w:rsidR="004E2DAA" w:rsidRPr="004E2DAA">
        <w:t>properties</w:t>
      </w:r>
      <w:r w:rsidRPr="005607A7">
        <w:t xml:space="preserve"> from the </w:t>
      </w:r>
      <w:r w:rsidR="004E2DAA">
        <w:t>data</w:t>
      </w:r>
      <w:r w:rsidRPr="005607A7">
        <w:t xml:space="preserve"> properties.</w:t>
      </w:r>
    </w:p>
    <w:p w14:paraId="605EB136" w14:textId="1F2F2664" w:rsidR="002431BF" w:rsidRDefault="005607A7" w:rsidP="00C664A0">
      <w:r w:rsidRPr="005607A7">
        <w:t xml:space="preserve"> </w:t>
      </w:r>
    </w:p>
    <w:p w14:paraId="5B86E42A" w14:textId="57288276" w:rsidR="005607A7" w:rsidRDefault="005607A7" w:rsidP="00C664A0">
      <w:r w:rsidRPr="005607A7">
        <w:t xml:space="preserve">The following properties SHOULD be provided for each </w:t>
      </w:r>
      <w:r w:rsidR="004E2DAA">
        <w:t>data file (MSRun) file</w:t>
      </w:r>
      <w:r w:rsidRPr="005607A7">
        <w:t>:</w:t>
      </w:r>
    </w:p>
    <w:p w14:paraId="4821D1B1" w14:textId="77777777" w:rsidR="00ED6D8E" w:rsidRPr="005607A7" w:rsidRDefault="00ED6D8E" w:rsidP="00C664A0"/>
    <w:p w14:paraId="60EBFBF1" w14:textId="43F124D3" w:rsidR="005607A7" w:rsidRPr="005607A7" w:rsidRDefault="005607A7" w:rsidP="00ED6D8E">
      <w:pPr>
        <w:pStyle w:val="ListParagraph"/>
        <w:numPr>
          <w:ilvl w:val="0"/>
          <w:numId w:val="37"/>
        </w:numPr>
      </w:pPr>
      <w:r w:rsidRPr="005607A7">
        <w:lastRenderedPageBreak/>
        <w:t xml:space="preserve">assay name: For SDRF compatibilities we </w:t>
      </w:r>
      <w:r w:rsidR="004E2DAA" w:rsidRPr="005607A7">
        <w:t>cannot</w:t>
      </w:r>
      <w:r w:rsidRPr="005607A7">
        <w:t xml:space="preserve"> use MSRun but </w:t>
      </w:r>
      <w:r w:rsidRPr="00ED6D8E">
        <w:rPr>
          <w:i/>
          <w:iCs/>
        </w:rPr>
        <w:t>assay name</w:t>
      </w:r>
      <w:r w:rsidRPr="005607A7">
        <w:t>. Examples of assay name: run 1, run_fraction_1_2</w:t>
      </w:r>
    </w:p>
    <w:p w14:paraId="582D40D7" w14:textId="77777777" w:rsidR="005607A7" w:rsidRPr="005607A7" w:rsidRDefault="005607A7" w:rsidP="00ED6D8E">
      <w:pPr>
        <w:pStyle w:val="ListParagraph"/>
        <w:numPr>
          <w:ilvl w:val="0"/>
          <w:numId w:val="36"/>
        </w:numPr>
      </w:pPr>
      <w:r w:rsidRPr="005607A7">
        <w:t>comment[fraction identifier]: The </w:t>
      </w:r>
      <w:r w:rsidRPr="00ED6D8E">
        <w:rPr>
          <w:i/>
          <w:iCs/>
        </w:rPr>
        <w:t>fraction identifier</w:t>
      </w:r>
      <w:r w:rsidRPr="005607A7">
        <w:t> allows to record the number of a given fraction. The fraction identifier corresponds to this </w:t>
      </w:r>
      <w:hyperlink r:id="rId22" w:history="1">
        <w:r w:rsidRPr="005607A7">
          <w:rPr>
            <w:rStyle w:val="Hyperlink"/>
          </w:rPr>
          <w:t>ontology term</w:t>
        </w:r>
      </w:hyperlink>
      <w:r w:rsidRPr="005607A7">
        <w:t>. The fraction identifier MUST start from </w:t>
      </w:r>
      <w:r w:rsidRPr="00ED6D8E">
        <w:rPr>
          <w:b/>
          <w:bCs/>
        </w:rPr>
        <w:t>1</w:t>
      </w:r>
      <w:r w:rsidRPr="005607A7">
        <w:t> and if the experiment is not fractionated, the annotator MUST use </w:t>
      </w:r>
      <w:r w:rsidRPr="00ED6D8E">
        <w:rPr>
          <w:b/>
          <w:bCs/>
        </w:rPr>
        <w:t>1</w:t>
      </w:r>
      <w:r w:rsidRPr="005607A7">
        <w:t> for each MSRun.</w:t>
      </w:r>
    </w:p>
    <w:p w14:paraId="5B1D4E59" w14:textId="77777777" w:rsidR="005607A7" w:rsidRPr="005607A7" w:rsidRDefault="005607A7" w:rsidP="00ED6D8E">
      <w:pPr>
        <w:pStyle w:val="ListParagraph"/>
        <w:numPr>
          <w:ilvl w:val="0"/>
          <w:numId w:val="36"/>
        </w:numPr>
      </w:pPr>
      <w:r w:rsidRPr="005607A7">
        <w:t>comment[label]: The </w:t>
      </w:r>
      <w:r w:rsidRPr="00ED6D8E">
        <w:rPr>
          <w:i/>
          <w:iCs/>
        </w:rPr>
        <w:t>label</w:t>
      </w:r>
      <w:r w:rsidRPr="005607A7">
        <w:t> describes the label applied to each Sample (if any). In case of multiplex experiments such as TMT, SILAC, and/or ITRAQ the corresponding </w:t>
      </w:r>
      <w:r w:rsidRPr="00ED6D8E">
        <w:rPr>
          <w:i/>
          <w:iCs/>
        </w:rPr>
        <w:t>label</w:t>
      </w:r>
      <w:r w:rsidRPr="005607A7">
        <w:t> SHOULD be added. For Label-free experiments the [label free sample] term MUST be added.</w:t>
      </w:r>
    </w:p>
    <w:p w14:paraId="0E5388CC" w14:textId="5850E4BD" w:rsidR="005607A7" w:rsidRDefault="005607A7" w:rsidP="00ED6D8E">
      <w:pPr>
        <w:pStyle w:val="ListParagraph"/>
        <w:numPr>
          <w:ilvl w:val="0"/>
          <w:numId w:val="36"/>
        </w:numPr>
      </w:pPr>
      <w:r w:rsidRPr="005607A7">
        <w:t>comment[data file]: The </w:t>
      </w:r>
      <w:r w:rsidRPr="00ED6D8E">
        <w:rPr>
          <w:i/>
          <w:iCs/>
        </w:rPr>
        <w:t>data file</w:t>
      </w:r>
      <w:r w:rsidRPr="005607A7">
        <w:t> provides the name of the raw file from the instrument.</w:t>
      </w:r>
    </w:p>
    <w:p w14:paraId="3264091E" w14:textId="64D16682" w:rsidR="004E2DAA" w:rsidRDefault="004E2DAA" w:rsidP="00C664A0"/>
    <w:p w14:paraId="0160C9AA" w14:textId="29C119B1" w:rsidR="004E2DAA" w:rsidRDefault="004E2DAA" w:rsidP="00C664A0">
      <w:r>
        <w:t>T</w:t>
      </w:r>
      <w:r w:rsidRPr="005607A7">
        <w:t xml:space="preserve">he order of the columns </w:t>
      </w:r>
      <w:r w:rsidR="00ED6D8E" w:rsidRPr="005607A7">
        <w:t>is</w:t>
      </w:r>
      <w:r w:rsidRPr="005607A7">
        <w:t xml:space="preserve"> important, </w:t>
      </w:r>
      <w:r w:rsidRPr="005607A7">
        <w:rPr>
          <w:b/>
          <w:bCs/>
        </w:rPr>
        <w:t>assay name</w:t>
      </w:r>
      <w:r w:rsidRPr="005607A7">
        <w:t> SHOULD we always before the comments. We RECOMMENDED to put the last column as comment[data file]</w:t>
      </w:r>
      <w:r>
        <w:t>.</w:t>
      </w:r>
    </w:p>
    <w:p w14:paraId="70035944" w14:textId="77777777" w:rsidR="00ED6D8E" w:rsidRPr="005607A7" w:rsidRDefault="00ED6D8E" w:rsidP="00C664A0"/>
    <w:p w14:paraId="50566610" w14:textId="77777777" w:rsidR="004E2DAA" w:rsidRPr="004E2DAA" w:rsidRDefault="004E2DAA" w:rsidP="00C664A0"/>
    <w:tbl>
      <w:tblPr>
        <w:tblW w:w="10207" w:type="dxa"/>
        <w:tblInd w:w="-717" w:type="dxa"/>
        <w:tblCellMar>
          <w:top w:w="15" w:type="dxa"/>
          <w:left w:w="15" w:type="dxa"/>
          <w:bottom w:w="15" w:type="dxa"/>
          <w:right w:w="15" w:type="dxa"/>
        </w:tblCellMar>
        <w:tblLook w:val="04A0" w:firstRow="1" w:lastRow="0" w:firstColumn="1" w:lastColumn="0" w:noHBand="0" w:noVBand="1"/>
      </w:tblPr>
      <w:tblGrid>
        <w:gridCol w:w="1070"/>
        <w:gridCol w:w="1203"/>
        <w:gridCol w:w="1590"/>
        <w:gridCol w:w="2518"/>
        <w:gridCol w:w="3826"/>
      </w:tblGrid>
      <w:tr w:rsidR="004E2DAA" w:rsidRPr="004E2DAA" w14:paraId="69C39B89"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C664A0">
            <w:pPr>
              <w:rPr>
                <w:sz w:val="18"/>
                <w:szCs w:val="18"/>
              </w:rPr>
            </w:pPr>
          </w:p>
        </w:tc>
        <w:tc>
          <w:tcPr>
            <w:tcW w:w="13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C664A0">
            <w:pPr>
              <w:rPr>
                <w:sz w:val="18"/>
                <w:szCs w:val="18"/>
              </w:rPr>
            </w:pPr>
            <w:r w:rsidRPr="004E2DAA">
              <w:rPr>
                <w:sz w:val="18"/>
                <w:szCs w:val="18"/>
              </w:rPr>
              <w:t>assay name</w:t>
            </w:r>
          </w:p>
        </w:tc>
        <w:tc>
          <w:tcPr>
            <w:tcW w:w="161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C664A0">
            <w:pPr>
              <w:rPr>
                <w:sz w:val="18"/>
                <w:szCs w:val="18"/>
              </w:rPr>
            </w:pPr>
            <w:r w:rsidRPr="004E2DAA">
              <w:rPr>
                <w:sz w:val="18"/>
                <w:szCs w:val="18"/>
              </w:rPr>
              <w:t>comment[label]</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C664A0">
            <w:pPr>
              <w:rPr>
                <w:sz w:val="18"/>
                <w:szCs w:val="18"/>
              </w:rPr>
            </w:pPr>
            <w:proofErr w:type="gramStart"/>
            <w:r w:rsidRPr="004E2DAA">
              <w:rPr>
                <w:sz w:val="18"/>
                <w:szCs w:val="18"/>
              </w:rPr>
              <w:t>comment[</w:t>
            </w:r>
            <w:proofErr w:type="gramEnd"/>
            <w:r w:rsidRPr="004E2DAA">
              <w:rPr>
                <w:sz w:val="18"/>
                <w:szCs w:val="18"/>
              </w:rPr>
              <w:t>fraction identifier]</w:t>
            </w:r>
          </w:p>
        </w:tc>
        <w:tc>
          <w:tcPr>
            <w:tcW w:w="326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C664A0">
            <w:pPr>
              <w:rPr>
                <w:sz w:val="18"/>
                <w:szCs w:val="18"/>
              </w:rPr>
            </w:pPr>
            <w:proofErr w:type="gramStart"/>
            <w:r w:rsidRPr="004E2DAA">
              <w:rPr>
                <w:sz w:val="18"/>
                <w:szCs w:val="18"/>
              </w:rPr>
              <w:t>comment[</w:t>
            </w:r>
            <w:proofErr w:type="gramEnd"/>
            <w:r w:rsidRPr="004E2DAA">
              <w:rPr>
                <w:sz w:val="18"/>
                <w:szCs w:val="18"/>
              </w:rPr>
              <w:t>data file]</w:t>
            </w:r>
          </w:p>
        </w:tc>
      </w:tr>
      <w:tr w:rsidR="004E2DAA" w:rsidRPr="004E2DAA" w14:paraId="303F4D55"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C664A0">
            <w:pPr>
              <w:rPr>
                <w:sz w:val="18"/>
                <w:szCs w:val="18"/>
              </w:rPr>
            </w:pPr>
            <w:r w:rsidRPr="004E2DAA">
              <w:rPr>
                <w:sz w:val="18"/>
                <w:szCs w:val="18"/>
              </w:rPr>
              <w:t>sample 1</w:t>
            </w:r>
          </w:p>
        </w:tc>
        <w:tc>
          <w:tcPr>
            <w:tcW w:w="136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C664A0">
            <w:pPr>
              <w:rPr>
                <w:sz w:val="18"/>
                <w:szCs w:val="18"/>
              </w:rPr>
            </w:pPr>
            <w:r w:rsidRPr="004E2DAA">
              <w:rPr>
                <w:sz w:val="18"/>
                <w:szCs w:val="18"/>
              </w:rPr>
              <w:t>run 1</w:t>
            </w:r>
          </w:p>
        </w:tc>
        <w:tc>
          <w:tcPr>
            <w:tcW w:w="161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C664A0">
            <w:pPr>
              <w:rPr>
                <w:sz w:val="18"/>
                <w:szCs w:val="18"/>
              </w:rPr>
            </w:pPr>
            <w:r w:rsidRPr="004E2DAA">
              <w:rPr>
                <w:sz w:val="18"/>
                <w:szCs w:val="18"/>
              </w:rPr>
              <w:t>label free sample</w:t>
            </w:r>
          </w:p>
        </w:tc>
        <w:tc>
          <w:tcPr>
            <w:tcW w:w="28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C664A0">
            <w:pPr>
              <w:rPr>
                <w:sz w:val="18"/>
                <w:szCs w:val="18"/>
              </w:rPr>
            </w:pPr>
            <w:r w:rsidRPr="004E2DAA">
              <w:rPr>
                <w:sz w:val="18"/>
                <w:szCs w:val="18"/>
              </w:rPr>
              <w:t>1</w:t>
            </w:r>
          </w:p>
        </w:tc>
        <w:tc>
          <w:tcPr>
            <w:tcW w:w="326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C664A0">
            <w:pPr>
              <w:rPr>
                <w:sz w:val="18"/>
                <w:szCs w:val="18"/>
              </w:rPr>
            </w:pPr>
            <w:r w:rsidRPr="004E2DAA">
              <w:rPr>
                <w:sz w:val="18"/>
                <w:szCs w:val="18"/>
              </w:rPr>
              <w:t>000261_C05_P0001563_A00_B00K_R1.RAW</w:t>
            </w:r>
          </w:p>
        </w:tc>
      </w:tr>
      <w:tr w:rsidR="004E2DAA" w:rsidRPr="004E2DAA" w14:paraId="3483B792" w14:textId="77777777" w:rsidTr="004E2DAA">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C664A0">
            <w:pPr>
              <w:rPr>
                <w:sz w:val="18"/>
                <w:szCs w:val="18"/>
              </w:rPr>
            </w:pPr>
            <w:r w:rsidRPr="004E2DAA">
              <w:rPr>
                <w:sz w:val="18"/>
                <w:szCs w:val="18"/>
              </w:rPr>
              <w:t>sample 1</w:t>
            </w:r>
          </w:p>
        </w:tc>
        <w:tc>
          <w:tcPr>
            <w:tcW w:w="13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C664A0">
            <w:pPr>
              <w:rPr>
                <w:sz w:val="18"/>
                <w:szCs w:val="18"/>
              </w:rPr>
            </w:pPr>
            <w:r w:rsidRPr="004E2DAA">
              <w:rPr>
                <w:sz w:val="18"/>
                <w:szCs w:val="18"/>
              </w:rPr>
              <w:t>run 2</w:t>
            </w:r>
          </w:p>
        </w:tc>
        <w:tc>
          <w:tcPr>
            <w:tcW w:w="161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C664A0">
            <w:pPr>
              <w:rPr>
                <w:sz w:val="18"/>
                <w:szCs w:val="18"/>
              </w:rPr>
            </w:pPr>
            <w:r w:rsidRPr="004E2DAA">
              <w:rPr>
                <w:sz w:val="18"/>
                <w:szCs w:val="18"/>
              </w:rPr>
              <w:t>label free sample</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C664A0">
            <w:pPr>
              <w:rPr>
                <w:sz w:val="18"/>
                <w:szCs w:val="18"/>
              </w:rPr>
            </w:pPr>
            <w:r w:rsidRPr="004E2DAA">
              <w:rPr>
                <w:sz w:val="18"/>
                <w:szCs w:val="18"/>
              </w:rPr>
              <w:t>2</w:t>
            </w:r>
          </w:p>
        </w:tc>
        <w:tc>
          <w:tcPr>
            <w:tcW w:w="326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C664A0">
            <w:pPr>
              <w:rPr>
                <w:sz w:val="18"/>
                <w:szCs w:val="18"/>
              </w:rPr>
            </w:pPr>
            <w:r w:rsidRPr="004E2DAA">
              <w:rPr>
                <w:sz w:val="18"/>
                <w:szCs w:val="18"/>
              </w:rPr>
              <w:t>000261_C05_P0001563_A00_B00K_R2.RAW</w:t>
            </w:r>
          </w:p>
        </w:tc>
      </w:tr>
    </w:tbl>
    <w:p w14:paraId="3C261F53" w14:textId="77777777" w:rsidR="005607A7" w:rsidRPr="005607A7" w:rsidRDefault="005607A7" w:rsidP="00C664A0">
      <w:pPr>
        <w:rPr>
          <w:vanish/>
        </w:rPr>
      </w:pPr>
    </w:p>
    <w:p w14:paraId="1BC2B5BD" w14:textId="2791ED8D" w:rsidR="004E2DAA" w:rsidRDefault="004E2DAA" w:rsidP="00C664A0">
      <w:r w:rsidRPr="005607A7">
        <w:t>All the possible </w:t>
      </w:r>
      <w:r w:rsidRPr="005607A7">
        <w:rPr>
          <w:i/>
          <w:iCs/>
        </w:rPr>
        <w:t>label</w:t>
      </w:r>
      <w:r w:rsidRPr="005607A7">
        <w:t> values can be seen in the in the PRIDE CV under the </w:t>
      </w:r>
      <w:hyperlink r:id="rId23" w:history="1">
        <w:r w:rsidRPr="005607A7">
          <w:rPr>
            <w:rStyle w:val="Hyperlink"/>
          </w:rPr>
          <w:t>Label</w:t>
        </w:r>
      </w:hyperlink>
      <w:r w:rsidRPr="005607A7">
        <w:t> node.</w:t>
      </w:r>
    </w:p>
    <w:p w14:paraId="245300A8" w14:textId="77777777" w:rsidR="004E2DAA" w:rsidRPr="004E2DAA" w:rsidRDefault="004E2DAA" w:rsidP="00C664A0"/>
    <w:p w14:paraId="14B69853" w14:textId="1F4CFCFB" w:rsidR="005607A7" w:rsidRDefault="005607A7" w:rsidP="00C664A0">
      <w:r w:rsidRPr="005607A7">
        <w:t>The "comment" columns in </w:t>
      </w:r>
      <w:r w:rsidRPr="005607A7">
        <w:rPr>
          <w:b/>
          <w:bCs/>
        </w:rPr>
        <w:t>SDRF</w:t>
      </w:r>
      <w:r w:rsidRPr="005607A7">
        <w:t> are included as a basic extensibility mechanism for local implementations. The name associated with the comment is included in square brackets in the column heading, and the value(s) entered in the body of the column. </w:t>
      </w:r>
      <w:r w:rsidRPr="005607A7">
        <w:rPr>
          <w:i/>
          <w:iCs/>
        </w:rPr>
        <w:t>comment</w:t>
      </w:r>
      <w:r w:rsidRPr="005607A7">
        <w:t> columns could be used in various ways - to provide references to external files like raw files, or to include identifiers of objects in external systems.</w:t>
      </w:r>
    </w:p>
    <w:p w14:paraId="6791FBC1" w14:textId="77777777" w:rsidR="004E2DAA" w:rsidRPr="004E2DAA" w:rsidRDefault="004E2DAA" w:rsidP="00C664A0"/>
    <w:p w14:paraId="3BFE679E" w14:textId="489C4B9A" w:rsidR="005607A7" w:rsidRPr="00ED6D8E" w:rsidRDefault="00ED6D8E" w:rsidP="00ED6D8E">
      <w:pPr>
        <w:pStyle w:val="Heading2"/>
        <w:rPr>
          <w:b/>
          <w:bCs/>
        </w:rPr>
      </w:pPr>
      <w:bookmarkStart w:id="20" w:name="_Toc53173093"/>
      <w:bookmarkStart w:id="21" w:name="_Toc53173956"/>
      <w:r w:rsidRPr="00ED6D8E">
        <w:rPr>
          <w:b/>
          <w:bCs/>
        </w:rPr>
        <w:t xml:space="preserve">5.1 </w:t>
      </w:r>
      <w:r w:rsidR="005607A7" w:rsidRPr="00ED6D8E">
        <w:rPr>
          <w:b/>
          <w:bCs/>
        </w:rPr>
        <w:t>Sample technical and biological replicates</w:t>
      </w:r>
      <w:bookmarkEnd w:id="20"/>
      <w:bookmarkEnd w:id="21"/>
    </w:p>
    <w:p w14:paraId="21F84828" w14:textId="77777777" w:rsidR="004E2DAA" w:rsidRDefault="004E2DAA" w:rsidP="00C664A0"/>
    <w:p w14:paraId="29D9EC78" w14:textId="2A252E0B" w:rsidR="005607A7" w:rsidRDefault="005607A7" w:rsidP="00ED6D8E">
      <w:pPr>
        <w:jc w:val="both"/>
      </w:pPr>
      <w:r w:rsidRPr="004E2DAA">
        <w:t>Different measurements are often categorized as (</w:t>
      </w:r>
      <w:proofErr w:type="spellStart"/>
      <w:r w:rsidRPr="004E2DAA">
        <w:t>i</w:t>
      </w:r>
      <w:proofErr w:type="spellEnd"/>
      <w:r w:rsidRPr="004E2DAA">
        <w:t>) </w:t>
      </w:r>
      <w:r w:rsidRPr="004E2DAA">
        <w:rPr>
          <w:i/>
          <w:iCs/>
        </w:rPr>
        <w:t>Technical</w:t>
      </w:r>
      <w:r w:rsidRPr="004E2DAA">
        <w:t> or</w:t>
      </w:r>
      <w:r w:rsidR="00ED6D8E">
        <w:t xml:space="preserve"> </w:t>
      </w:r>
      <w:r w:rsidRPr="004E2DAA">
        <w:t>(ii) </w:t>
      </w:r>
      <w:r w:rsidRPr="004E2DAA">
        <w:rPr>
          <w:i/>
          <w:iCs/>
        </w:rPr>
        <w:t>Biological</w:t>
      </w:r>
      <w:r w:rsidRPr="004E2DAA">
        <w:t> replicates, based on whether they are (</w:t>
      </w:r>
      <w:proofErr w:type="spellStart"/>
      <w:r w:rsidRPr="004E2DAA">
        <w:t>i</w:t>
      </w:r>
      <w:proofErr w:type="spellEnd"/>
      <w:r w:rsidRPr="004E2DAA">
        <w:t>) matched on all variables, e.g. same sample and same protocol; or (ii) different samples matched on explanatory variable(s), e.g. different patients receiving a placebo in a placebo vs. drug trial. Technical and biological replicates have different levels of independence, which must be taken into account during data interpretation. For a given experiment, there are different levels to which samples can be matched - e.g. same sample, same sample same protocol, same sample same protocol same covariates - the definition of technical replicate can therefore vary based on the number of variables included. In addition, an experiment might be used in multiple models with different explanatory variable(s), and biological replicates in one model would not be replicates in another. Therefore, </w:t>
      </w:r>
      <w:r w:rsidRPr="004E2DAA">
        <w:rPr>
          <w:i/>
          <w:iCs/>
        </w:rPr>
        <w:t>Technical vs. Biological</w:t>
      </w:r>
      <w:r w:rsidRPr="004E2DAA">
        <w:t xml:space="preserve"> considerations, while sometimes </w:t>
      </w:r>
      <w:r w:rsidRPr="004E2DAA">
        <w:lastRenderedPageBreak/>
        <w:t xml:space="preserve">relevant to analytical and statistical interpretation, fall beyond the scope of the </w:t>
      </w:r>
      <w:proofErr w:type="spellStart"/>
      <w:r w:rsidRPr="004E2DAA">
        <w:t>sdrf</w:t>
      </w:r>
      <w:proofErr w:type="spellEnd"/>
      <w:r w:rsidRPr="004E2DAA">
        <w:t xml:space="preserve"> format. However, data providers are encouraged to provide any identifier - e.g. </w:t>
      </w:r>
      <w:r w:rsidRPr="004E2DAA">
        <w:rPr>
          <w:i/>
          <w:iCs/>
        </w:rPr>
        <w:t>Biological_replicate_1</w:t>
      </w:r>
      <w:r w:rsidRPr="004E2DAA">
        <w:t>, </w:t>
      </w:r>
      <w:r w:rsidRPr="004E2DAA">
        <w:rPr>
          <w:i/>
          <w:iCs/>
        </w:rPr>
        <w:t>Technical_replicate_2</w:t>
      </w:r>
      <w:r w:rsidRPr="004E2DAA">
        <w:t> - that would help linking the samples to their analytical and statistical analysis as comments. A good starting point for the SDRF specification is the following:</w:t>
      </w:r>
    </w:p>
    <w:p w14:paraId="6C6721D7" w14:textId="77777777" w:rsidR="004E2DAA" w:rsidRPr="004E2DAA" w:rsidRDefault="004E2DAA" w:rsidP="00C664A0"/>
    <w:p w14:paraId="285189CB" w14:textId="4B8A1B15" w:rsidR="005607A7" w:rsidRDefault="005607A7" w:rsidP="00ED6D8E">
      <w:pPr>
        <w:jc w:val="both"/>
      </w:pPr>
      <w:r w:rsidRPr="004E2DAA">
        <w:rPr>
          <w:b/>
          <w:bCs/>
        </w:rPr>
        <w:t>Technical replicate</w:t>
      </w:r>
      <w:r w:rsidRPr="004E2DAA">
        <w:t>: repeated measurements of the same sample that represent independent measures of the random noise associated with protocols or equipment.</w:t>
      </w:r>
    </w:p>
    <w:p w14:paraId="0C3DD6B7" w14:textId="77777777" w:rsidR="004E2DAA" w:rsidRPr="004E2DAA" w:rsidRDefault="004E2DAA" w:rsidP="00C664A0"/>
    <w:p w14:paraId="5B1FEE30" w14:textId="3CE31E70" w:rsidR="005607A7" w:rsidRDefault="005607A7" w:rsidP="00ED6D8E">
      <w:pPr>
        <w:jc w:val="both"/>
      </w:pPr>
      <w:r w:rsidRPr="004E2DAA">
        <w:t>In MS-based proteomics a technical can be, for example, doing the full sample preparation from extraction to mass spectrometry multi times to control variability in the instrument, or sample preparation. Another valid example is run repeat, replicate only one part of the analytical method, for example, run the sample twice on the LC-MS/MS. Technical replicates indicate if your measurements are scientifically robust or noisy, and how large the measured effect must be to stand out above that noise.</w:t>
      </w:r>
    </w:p>
    <w:p w14:paraId="70137BF0" w14:textId="77777777" w:rsidR="00ED6D8E" w:rsidRPr="004E2DAA" w:rsidRDefault="00ED6D8E" w:rsidP="00ED6D8E">
      <w:pPr>
        <w:jc w:val="both"/>
      </w:pPr>
    </w:p>
    <w:p w14:paraId="73017F2D" w14:textId="3B62D50A" w:rsidR="005607A7" w:rsidRDefault="005607A7" w:rsidP="00C664A0">
      <w:r w:rsidRPr="004E2DAA">
        <w:t>In the following example, only if the technical replicate column is provided, one can distinguish quantitative values of the same fraction but different technical replicates.</w:t>
      </w:r>
    </w:p>
    <w:p w14:paraId="5993C110" w14:textId="77777777" w:rsidR="004E2DAA" w:rsidRPr="004E2DAA" w:rsidRDefault="004E2DAA" w:rsidP="00C664A0"/>
    <w:tbl>
      <w:tblPr>
        <w:tblW w:w="10632" w:type="dxa"/>
        <w:tblInd w:w="-859" w:type="dxa"/>
        <w:tblLayout w:type="fixed"/>
        <w:tblCellMar>
          <w:top w:w="15" w:type="dxa"/>
          <w:left w:w="15" w:type="dxa"/>
          <w:bottom w:w="15" w:type="dxa"/>
          <w:right w:w="15" w:type="dxa"/>
        </w:tblCellMar>
        <w:tblLook w:val="04A0" w:firstRow="1" w:lastRow="0" w:firstColumn="1" w:lastColumn="0" w:noHBand="0" w:noVBand="1"/>
      </w:tblPr>
      <w:tblGrid>
        <w:gridCol w:w="993"/>
        <w:gridCol w:w="851"/>
        <w:gridCol w:w="1701"/>
        <w:gridCol w:w="2693"/>
        <w:gridCol w:w="2268"/>
        <w:gridCol w:w="2126"/>
      </w:tblGrid>
      <w:tr w:rsidR="005607A7" w:rsidRPr="004E2DAA" w14:paraId="1D8A4D4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8D617" w14:textId="77777777" w:rsidR="005607A7" w:rsidRPr="004E2DAA" w:rsidRDefault="005607A7" w:rsidP="00C664A0">
            <w:pPr>
              <w:rPr>
                <w:sz w:val="20"/>
                <w:szCs w:val="20"/>
              </w:rPr>
            </w:pPr>
            <w:r w:rsidRPr="004E2DAA">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B9E3D6" w14:textId="77777777" w:rsidR="005607A7" w:rsidRPr="004E2DAA" w:rsidRDefault="005607A7" w:rsidP="00C664A0">
            <w:pPr>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66340D" w14:textId="77777777" w:rsidR="005607A7" w:rsidRPr="004E2DAA" w:rsidRDefault="005607A7" w:rsidP="00C664A0">
            <w:pPr>
              <w:rPr>
                <w:sz w:val="20"/>
                <w:szCs w:val="20"/>
              </w:rPr>
            </w:pPr>
            <w:r w:rsidRPr="004E2DAA">
              <w:rPr>
                <w:sz w:val="20"/>
                <w:szCs w:val="20"/>
              </w:rPr>
              <w:t>comment[label]</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6E7B01D" w14:textId="77777777" w:rsidR="005607A7" w:rsidRPr="004E2DAA" w:rsidRDefault="005607A7" w:rsidP="00C664A0">
            <w:pPr>
              <w:rPr>
                <w:sz w:val="20"/>
                <w:szCs w:val="20"/>
              </w:rPr>
            </w:pPr>
            <w:proofErr w:type="gramStart"/>
            <w:r w:rsidRPr="004E2DAA">
              <w:rPr>
                <w:sz w:val="20"/>
                <w:szCs w:val="20"/>
              </w:rPr>
              <w:t>comment[</w:t>
            </w:r>
            <w:proofErr w:type="gramEnd"/>
            <w:r w:rsidRPr="004E2DAA">
              <w:rPr>
                <w:sz w:val="20"/>
                <w:szCs w:val="20"/>
              </w:rPr>
              <w:t>fraction identifier]</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15C16C2" w14:textId="77777777" w:rsidR="005607A7" w:rsidRPr="004E2DAA" w:rsidRDefault="005607A7" w:rsidP="00C664A0">
            <w:pPr>
              <w:rPr>
                <w:sz w:val="20"/>
                <w:szCs w:val="20"/>
              </w:rPr>
            </w:pPr>
            <w:proofErr w:type="gramStart"/>
            <w:r w:rsidRPr="004E2DAA">
              <w:rPr>
                <w:sz w:val="20"/>
                <w:szCs w:val="20"/>
              </w:rPr>
              <w:t>comment[</w:t>
            </w:r>
            <w:proofErr w:type="gramEnd"/>
            <w:r w:rsidRPr="004E2DAA">
              <w:rPr>
                <w:sz w:val="20"/>
                <w:szCs w:val="20"/>
              </w:rPr>
              <w:t>technical replicate]</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E20297" w14:textId="77777777" w:rsidR="005607A7" w:rsidRPr="004E2DAA" w:rsidRDefault="005607A7" w:rsidP="00C664A0">
            <w:pPr>
              <w:rPr>
                <w:sz w:val="20"/>
                <w:szCs w:val="20"/>
              </w:rPr>
            </w:pPr>
            <w:proofErr w:type="gramStart"/>
            <w:r w:rsidRPr="004E2DAA">
              <w:rPr>
                <w:sz w:val="20"/>
                <w:szCs w:val="20"/>
              </w:rPr>
              <w:t>comment[</w:t>
            </w:r>
            <w:proofErr w:type="gramEnd"/>
            <w:r w:rsidRPr="004E2DAA">
              <w:rPr>
                <w:sz w:val="20"/>
                <w:szCs w:val="20"/>
              </w:rPr>
              <w:t>data file]</w:t>
            </w:r>
          </w:p>
        </w:tc>
      </w:tr>
      <w:tr w:rsidR="005607A7" w:rsidRPr="004E2DAA" w14:paraId="6EB69CCF"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C664A0">
            <w:pPr>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C664A0">
            <w:pPr>
              <w:rPr>
                <w:sz w:val="20"/>
                <w:szCs w:val="20"/>
              </w:rPr>
            </w:pPr>
            <w:r w:rsidRPr="004E2DAA">
              <w:rPr>
                <w:sz w:val="20"/>
                <w:szCs w:val="20"/>
              </w:rPr>
              <w:t>000261_C05_P0001563_A00_B00K_F1_TR1.RAW</w:t>
            </w:r>
          </w:p>
        </w:tc>
      </w:tr>
      <w:tr w:rsidR="005607A7" w:rsidRPr="004E2DAA" w14:paraId="6D1AD46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AAA85F"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0A2DCA" w14:textId="77777777" w:rsidR="005607A7" w:rsidRPr="004E2DAA" w:rsidRDefault="005607A7" w:rsidP="00C664A0">
            <w:pPr>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8B59CD"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00E8E3"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F31705"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C6EA63" w14:textId="77777777" w:rsidR="005607A7" w:rsidRPr="004E2DAA" w:rsidRDefault="005607A7" w:rsidP="00C664A0">
            <w:pPr>
              <w:rPr>
                <w:sz w:val="20"/>
                <w:szCs w:val="20"/>
              </w:rPr>
            </w:pPr>
            <w:r w:rsidRPr="004E2DAA">
              <w:rPr>
                <w:sz w:val="20"/>
                <w:szCs w:val="20"/>
              </w:rPr>
              <w:t>000261_C05_P0001563_A00_B00K_F2_TR1.RAW</w:t>
            </w:r>
          </w:p>
        </w:tc>
      </w:tr>
      <w:tr w:rsidR="005607A7" w:rsidRPr="004E2DAA" w14:paraId="538FD1A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C664A0">
            <w:pPr>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C664A0">
            <w:pPr>
              <w:rPr>
                <w:sz w:val="20"/>
                <w:szCs w:val="20"/>
              </w:rPr>
            </w:pPr>
            <w:r w:rsidRPr="004E2DAA">
              <w:rPr>
                <w:sz w:val="20"/>
                <w:szCs w:val="20"/>
              </w:rPr>
              <w:t>000261_C05_P0001563_A00_B00K_F1_TR2.RAW</w:t>
            </w:r>
          </w:p>
        </w:tc>
      </w:tr>
      <w:tr w:rsidR="005607A7" w:rsidRPr="004E2DAA" w14:paraId="7726446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B6DC7"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75F5145" w14:textId="77777777" w:rsidR="005607A7" w:rsidRPr="004E2DAA" w:rsidRDefault="005607A7" w:rsidP="00C664A0">
            <w:pPr>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BDA612"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98F0DB"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5CE61C"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F4B73B" w14:textId="77777777" w:rsidR="005607A7" w:rsidRPr="004E2DAA" w:rsidRDefault="005607A7" w:rsidP="00C664A0">
            <w:pPr>
              <w:rPr>
                <w:sz w:val="20"/>
                <w:szCs w:val="20"/>
              </w:rPr>
            </w:pPr>
            <w:r w:rsidRPr="004E2DAA">
              <w:rPr>
                <w:sz w:val="20"/>
                <w:szCs w:val="20"/>
              </w:rPr>
              <w:t>000261_C05_P0001563_A00_B00K_F2_TR2.RAW</w:t>
            </w:r>
          </w:p>
        </w:tc>
      </w:tr>
    </w:tbl>
    <w:p w14:paraId="121AE189" w14:textId="77777777" w:rsidR="005607A7" w:rsidRPr="005607A7" w:rsidRDefault="005607A7" w:rsidP="00C664A0">
      <w:pPr>
        <w:rPr>
          <w:vanish/>
        </w:rPr>
      </w:pPr>
    </w:p>
    <w:p w14:paraId="11C8CA06" w14:textId="77777777" w:rsidR="004E2DAA" w:rsidRPr="005607A7" w:rsidRDefault="004E2DAA" w:rsidP="00C664A0">
      <w:r w:rsidRPr="005607A7">
        <w:t xml:space="preserve">The </w:t>
      </w:r>
      <w:proofErr w:type="gramStart"/>
      <w:r w:rsidRPr="005607A7">
        <w:t>comment[</w:t>
      </w:r>
      <w:proofErr w:type="gramEnd"/>
      <w:r w:rsidRPr="005607A7">
        <w:t>technical replicate] column is OPTIONAL.</w:t>
      </w:r>
    </w:p>
    <w:p w14:paraId="5FFD51F8" w14:textId="77777777" w:rsidR="004E2DAA" w:rsidRDefault="004E2DAA" w:rsidP="00C664A0">
      <w:pPr>
        <w:rPr>
          <w:b/>
          <w:bCs/>
        </w:rPr>
      </w:pPr>
    </w:p>
    <w:p w14:paraId="2C57A942" w14:textId="5EFB1428" w:rsidR="005607A7" w:rsidRDefault="005607A7" w:rsidP="00ED6D8E">
      <w:pPr>
        <w:jc w:val="both"/>
      </w:pPr>
      <w:r w:rsidRPr="005607A7">
        <w:rPr>
          <w:b/>
          <w:bCs/>
        </w:rPr>
        <w:t>Biological replicate</w:t>
      </w:r>
      <w:r w:rsidRPr="005607A7">
        <w:t>: parallel measurements of biologically distinct samples that capture biological variation, which may itself be a subject of study or a source of noise. Biological replicates address if and how widely the results of an experiment can be generalized. For example, repeating a particular assay with independently generated samples, individuals or samples derived from various cell types, tissue types, or organisms, to see if similar results can be observed. Context is critical, and appropriate biological replicates will indicate whether an experimental effect is sustainable under a different set of biological variables or an anomaly itself.</w:t>
      </w:r>
    </w:p>
    <w:p w14:paraId="61412369" w14:textId="77777777" w:rsidR="004E2DAA" w:rsidRPr="004E2DAA" w:rsidRDefault="004E2DAA" w:rsidP="00C664A0"/>
    <w:p w14:paraId="04371802" w14:textId="6279EC63" w:rsidR="004E2DAA" w:rsidRPr="005607A7" w:rsidRDefault="004E2DAA" w:rsidP="00ED6D8E">
      <w:pPr>
        <w:jc w:val="both"/>
      </w:pPr>
      <w:r w:rsidRPr="005607A7">
        <w:lastRenderedPageBreak/>
        <w:t>In SDRF proteomics biological replicates can be annotated</w:t>
      </w:r>
      <w:r w:rsidR="00ED6D8E">
        <w:t xml:space="preserve"> </w:t>
      </w:r>
      <w:r w:rsidRPr="005607A7">
        <w:t>using </w:t>
      </w:r>
      <w:proofErr w:type="gramStart"/>
      <w:r w:rsidRPr="005607A7">
        <w:t>characteristics[</w:t>
      </w:r>
      <w:proofErr w:type="gramEnd"/>
      <w:r w:rsidRPr="005607A7">
        <w:t>biological replicate] but is OPTIONAL.</w:t>
      </w:r>
    </w:p>
    <w:p w14:paraId="41D5A868" w14:textId="77777777" w:rsidR="004E2DAA" w:rsidRPr="004E2DAA" w:rsidRDefault="004E2DAA" w:rsidP="00C664A0"/>
    <w:p w14:paraId="357146BC" w14:textId="0D36B1D7" w:rsidR="005607A7" w:rsidRDefault="005607A7" w:rsidP="00C664A0">
      <w:r w:rsidRPr="005607A7">
        <w:t>Some examples with explicitly annotation of the biological replicates can be found here:</w:t>
      </w:r>
    </w:p>
    <w:p w14:paraId="06513E6E" w14:textId="77777777" w:rsidR="004E2DAA" w:rsidRPr="004E2DAA" w:rsidRDefault="004E2DAA" w:rsidP="00C664A0"/>
    <w:p w14:paraId="55B36BAB" w14:textId="75D4B3B6" w:rsidR="005607A7" w:rsidRDefault="00ED6D8E" w:rsidP="00C664A0">
      <w:hyperlink r:id="rId24" w:history="1">
        <w:r w:rsidR="005607A7" w:rsidRPr="005607A7">
          <w:rPr>
            <w:rStyle w:val="Hyperlink"/>
          </w:rPr>
          <w:t>https://github.com/bigbio/proteomics-metadata-standard/blob/c3a56b076ef381280dfcb0140d2520126ace53ff/annotated-projects/PXD006401/sdrf.tsv</w:t>
        </w:r>
      </w:hyperlink>
    </w:p>
    <w:p w14:paraId="38F9BDA6" w14:textId="77777777" w:rsidR="004E2DAA" w:rsidRDefault="004E2DAA" w:rsidP="00C664A0"/>
    <w:p w14:paraId="7BFF3E55" w14:textId="2FB1033F" w:rsidR="004E2DAA" w:rsidRDefault="004E2DAA" w:rsidP="00ED6D8E">
      <w:pPr>
        <w:jc w:val="both"/>
      </w:pPr>
      <w:r w:rsidRPr="005607A7">
        <w:t xml:space="preserve">Multiple tools like </w:t>
      </w:r>
      <w:proofErr w:type="spellStart"/>
      <w:r w:rsidRPr="005607A7">
        <w:t>MaxQuant</w:t>
      </w:r>
      <w:proofErr w:type="spellEnd"/>
      <w:r w:rsidRPr="005607A7">
        <w:t xml:space="preserve"> or </w:t>
      </w:r>
      <w:proofErr w:type="spellStart"/>
      <w:r w:rsidRPr="005607A7">
        <w:t>MSstats</w:t>
      </w:r>
      <w:proofErr w:type="spellEnd"/>
      <w:r w:rsidRPr="005607A7">
        <w:t xml:space="preserve"> recognize some of this technical and biological replicate as Groups. In </w:t>
      </w:r>
      <w:proofErr w:type="spellStart"/>
      <w:r w:rsidRPr="005607A7">
        <w:t>MSstatsTMT</w:t>
      </w:r>
      <w:proofErr w:type="spellEnd"/>
      <w:r w:rsidRPr="005607A7">
        <w:t xml:space="preserve"> for example: Technical replicate correspond to </w:t>
      </w:r>
      <w:proofErr w:type="spellStart"/>
      <w:r w:rsidRPr="005607A7">
        <w:t>TechRepMixture</w:t>
      </w:r>
      <w:proofErr w:type="spellEnd"/>
      <w:r w:rsidRPr="005607A7">
        <w:t>, while biological replicates correspond to </w:t>
      </w:r>
      <w:proofErr w:type="spellStart"/>
      <w:r w:rsidRPr="005607A7">
        <w:t>BioReplicate</w:t>
      </w:r>
      <w:proofErr w:type="spellEnd"/>
      <w:r w:rsidRPr="005607A7">
        <w:t>.</w:t>
      </w:r>
    </w:p>
    <w:p w14:paraId="7F43A433" w14:textId="34D650B8" w:rsidR="004E2DAA" w:rsidRDefault="004E2DAA" w:rsidP="00C664A0"/>
    <w:p w14:paraId="1CE36B9A" w14:textId="2B04E7A1" w:rsidR="004E2DAA" w:rsidRPr="004E2DAA" w:rsidRDefault="004E2DAA" w:rsidP="00ED6D8E">
      <w:pPr>
        <w:pStyle w:val="Heading1"/>
      </w:pPr>
      <w:bookmarkStart w:id="22" w:name="_Toc53173094"/>
      <w:bookmarkStart w:id="23" w:name="_Toc53173957"/>
      <w:r w:rsidRPr="004E2DAA">
        <w:t>Data properties.</w:t>
      </w:r>
      <w:bookmarkEnd w:id="22"/>
      <w:bookmarkEnd w:id="23"/>
      <w:r w:rsidRPr="004E2DAA">
        <w:t xml:space="preserve"> </w:t>
      </w:r>
    </w:p>
    <w:p w14:paraId="7636D969" w14:textId="77777777" w:rsidR="004E2DAA" w:rsidRPr="004E2DAA" w:rsidRDefault="004E2DAA" w:rsidP="00C664A0"/>
    <w:p w14:paraId="3C712393" w14:textId="781E5F5E" w:rsidR="005607A7" w:rsidRPr="00F34671" w:rsidRDefault="00F34671" w:rsidP="00F34671">
      <w:pPr>
        <w:pStyle w:val="Heading2"/>
        <w:rPr>
          <w:b/>
          <w:bCs/>
        </w:rPr>
      </w:pPr>
      <w:bookmarkStart w:id="24" w:name="_Toc53173095"/>
      <w:bookmarkStart w:id="25" w:name="_Toc53173958"/>
      <w:r w:rsidRPr="00F34671">
        <w:rPr>
          <w:b/>
          <w:bCs/>
        </w:rPr>
        <w:t xml:space="preserve">6.1 </w:t>
      </w:r>
      <w:r w:rsidR="005607A7" w:rsidRPr="00F34671">
        <w:rPr>
          <w:b/>
          <w:bCs/>
        </w:rPr>
        <w:t>Type and Model of Mass Spectrometer</w:t>
      </w:r>
      <w:bookmarkEnd w:id="24"/>
      <w:bookmarkEnd w:id="25"/>
    </w:p>
    <w:p w14:paraId="6319CD56" w14:textId="77777777" w:rsidR="007E0C22" w:rsidRPr="007E0C22" w:rsidRDefault="007E0C22" w:rsidP="00C664A0"/>
    <w:p w14:paraId="73E9507A" w14:textId="6A937824" w:rsidR="007E0C22" w:rsidRDefault="005607A7" w:rsidP="00F34671">
      <w:pPr>
        <w:jc w:val="both"/>
      </w:pPr>
      <w:r w:rsidRPr="005607A7">
        <w:t>The model of the mass spectrometer SHOULD be specified as comment[instrument]. Possible values are listed under </w:t>
      </w:r>
      <w:hyperlink r:id="rId25" w:history="1">
        <w:r w:rsidRPr="005607A7">
          <w:rPr>
            <w:rStyle w:val="Hyperlink"/>
          </w:rPr>
          <w:t>instrument model</w:t>
        </w:r>
      </w:hyperlink>
      <w:r w:rsidR="007E0C22">
        <w:t xml:space="preserve"> </w:t>
      </w:r>
      <w:r w:rsidRPr="005607A7">
        <w:t>term.</w:t>
      </w:r>
      <w:r w:rsidR="00F34671">
        <w:t xml:space="preserve">  </w:t>
      </w:r>
      <w:r w:rsidRPr="005607A7">
        <w:t>Additionally, it is strongly RECOMMENDED to include </w:t>
      </w:r>
      <w:proofErr w:type="gramStart"/>
      <w:r w:rsidRPr="005607A7">
        <w:t>comment[</w:t>
      </w:r>
      <w:proofErr w:type="gramEnd"/>
      <w:r w:rsidRPr="005607A7">
        <w:t>MS2 analyzer type]. This is important e.g. for Orbitrap models where MS2 scans can be acquired either in the Orbitrap or in the ion trap. Setting this value allows to</w:t>
      </w:r>
      <w:r w:rsidR="007E0C22">
        <w:t xml:space="preserve"> </w:t>
      </w:r>
      <w:r w:rsidRPr="005607A7">
        <w:t>differentiate high-resolution MS/MS data. Possible values of comment[MS2 analyzer type] are </w:t>
      </w:r>
      <w:hyperlink r:id="rId26" w:history="1">
        <w:r w:rsidRPr="005607A7">
          <w:rPr>
            <w:rStyle w:val="Hyperlink"/>
          </w:rPr>
          <w:t>mass analyzer types</w:t>
        </w:r>
      </w:hyperlink>
      <w:r w:rsidRPr="005607A7">
        <w:t>.</w:t>
      </w:r>
    </w:p>
    <w:p w14:paraId="0DB86FA2" w14:textId="77777777" w:rsidR="007E0C22" w:rsidRDefault="007E0C22" w:rsidP="00C664A0"/>
    <w:p w14:paraId="6E3AC705" w14:textId="15E339E4" w:rsidR="007E0C22" w:rsidRPr="00F34671" w:rsidRDefault="00F34671" w:rsidP="00F34671">
      <w:pPr>
        <w:pStyle w:val="Heading2"/>
        <w:rPr>
          <w:b/>
          <w:bCs/>
        </w:rPr>
      </w:pPr>
      <w:bookmarkStart w:id="26" w:name="_Toc53173096"/>
      <w:bookmarkStart w:id="27" w:name="_Toc53173959"/>
      <w:r w:rsidRPr="00F34671">
        <w:rPr>
          <w:b/>
          <w:bCs/>
        </w:rPr>
        <w:t xml:space="preserve">6.2 </w:t>
      </w:r>
      <w:r w:rsidR="005607A7" w:rsidRPr="00F34671">
        <w:rPr>
          <w:b/>
          <w:bCs/>
        </w:rPr>
        <w:t>Label annotations</w:t>
      </w:r>
      <w:bookmarkEnd w:id="26"/>
      <w:bookmarkEnd w:id="27"/>
    </w:p>
    <w:p w14:paraId="603F375C" w14:textId="77777777" w:rsidR="007E0C22" w:rsidRDefault="007E0C22" w:rsidP="00C664A0">
      <w:pPr>
        <w:rPr>
          <w:b/>
          <w:bCs/>
        </w:rPr>
      </w:pPr>
    </w:p>
    <w:p w14:paraId="72FF3832" w14:textId="76FCD878" w:rsidR="007E0C22" w:rsidRDefault="005607A7" w:rsidP="00F34671">
      <w:pPr>
        <w:jc w:val="both"/>
      </w:pPr>
      <w:r w:rsidRPr="005607A7">
        <w:t>In order to annotate quantitative projects, the SDRF file format use tags for each channel associated with the sample in comment[label]. The label values are organized under the following ontology term </w:t>
      </w:r>
      <w:hyperlink r:id="rId27" w:history="1">
        <w:r w:rsidRPr="005607A7">
          <w:rPr>
            <w:rStyle w:val="Hyperlink"/>
          </w:rPr>
          <w:t>Label</w:t>
        </w:r>
      </w:hyperlink>
      <w:r w:rsidRPr="005607A7">
        <w:t>.</w:t>
      </w:r>
      <w:r w:rsidR="00F34671">
        <w:t xml:space="preserve"> </w:t>
      </w:r>
      <w:r w:rsidRPr="005607A7">
        <w:t>Some of the most popular labels are:</w:t>
      </w:r>
    </w:p>
    <w:p w14:paraId="79AE34E5" w14:textId="77777777" w:rsidR="007E0C22" w:rsidRDefault="007E0C22" w:rsidP="00C664A0"/>
    <w:p w14:paraId="3B7E9C95" w14:textId="18553AC1" w:rsidR="007E0C22" w:rsidRPr="00F34671" w:rsidRDefault="005607A7" w:rsidP="00F34671">
      <w:pPr>
        <w:pStyle w:val="ListParagraph"/>
        <w:numPr>
          <w:ilvl w:val="0"/>
          <w:numId w:val="38"/>
        </w:numPr>
        <w:rPr>
          <w:b/>
          <w:bCs/>
        </w:rPr>
      </w:pPr>
      <w:r w:rsidRPr="005607A7">
        <w:t xml:space="preserve">For label-free experiments the value should </w:t>
      </w:r>
      <w:r w:rsidR="00F34671" w:rsidRPr="005607A7">
        <w:t>be</w:t>
      </w:r>
      <w:r w:rsidR="00F34671">
        <w:t>:</w:t>
      </w:r>
      <w:r w:rsidRPr="005607A7">
        <w:t xml:space="preserve"> </w:t>
      </w:r>
      <w:r w:rsidRPr="00F34671">
        <w:rPr>
          <w:b/>
          <w:bCs/>
        </w:rPr>
        <w:t>label-free</w:t>
      </w:r>
    </w:p>
    <w:p w14:paraId="412AE890" w14:textId="77777777" w:rsidR="007E0C22" w:rsidRDefault="007E0C22" w:rsidP="00C664A0"/>
    <w:p w14:paraId="3AFEC7A4" w14:textId="77777777" w:rsidR="007E0C22" w:rsidRDefault="005607A7" w:rsidP="00F34671">
      <w:pPr>
        <w:pStyle w:val="ListParagraph"/>
        <w:numPr>
          <w:ilvl w:val="0"/>
          <w:numId w:val="38"/>
        </w:numPr>
      </w:pPr>
      <w:r w:rsidRPr="005607A7">
        <w:t>For TMT experiments the SDRF uses the PRIDE ontology terms under sample label. Here some examples of TMT channels:</w:t>
      </w:r>
    </w:p>
    <w:p w14:paraId="5B3DC288" w14:textId="77777777" w:rsidR="007E0C22" w:rsidRDefault="007E0C22" w:rsidP="00C664A0"/>
    <w:p w14:paraId="15CEB0B2" w14:textId="77777777" w:rsidR="007E0C22" w:rsidRDefault="005607A7" w:rsidP="00F34671">
      <w:pPr>
        <w:pStyle w:val="ListParagraph"/>
        <w:numPr>
          <w:ilvl w:val="1"/>
          <w:numId w:val="38"/>
        </w:numPr>
      </w:pPr>
      <w:r w:rsidRPr="005607A7">
        <w:t>TMT126, TMT127, TMT127</w:t>
      </w:r>
      <w:proofErr w:type="gramStart"/>
      <w:r w:rsidRPr="005607A7">
        <w:t>C ,</w:t>
      </w:r>
      <w:proofErr w:type="gramEnd"/>
      <w:r w:rsidRPr="005607A7">
        <w:t xml:space="preserve"> TMT127N, TMT128 , TMT128C, TMT128N, TMT129, TMT129C, TMT129N, TMT130, TMT130C, TMT130N, TMT131</w:t>
      </w:r>
    </w:p>
    <w:p w14:paraId="52F385F7" w14:textId="77777777" w:rsidR="007E0C22" w:rsidRDefault="007E0C22" w:rsidP="00C664A0"/>
    <w:p w14:paraId="4464B618" w14:textId="77777777" w:rsidR="003C44DE" w:rsidRDefault="005607A7" w:rsidP="00C664A0">
      <w:r w:rsidRPr="005607A7">
        <w:t>Please, if you need to add an additional label, create an </w:t>
      </w:r>
      <w:hyperlink r:id="rId28" w:history="1">
        <w:r w:rsidRPr="005607A7">
          <w:rPr>
            <w:rStyle w:val="Hyperlink"/>
          </w:rPr>
          <w:t>issue in the pride-ontology repository</w:t>
        </w:r>
      </w:hyperlink>
      <w:r w:rsidRPr="005607A7">
        <w:t>.</w:t>
      </w:r>
    </w:p>
    <w:p w14:paraId="3789FA5B" w14:textId="77777777" w:rsidR="003C44DE" w:rsidRDefault="003C44DE" w:rsidP="00C664A0"/>
    <w:p w14:paraId="2CF808D2" w14:textId="77777777" w:rsidR="003C44DE" w:rsidRDefault="005607A7" w:rsidP="00F34671">
      <w:pPr>
        <w:jc w:val="both"/>
      </w:pPr>
      <w:r w:rsidRPr="005607A7">
        <w:lastRenderedPageBreak/>
        <w:t>In order to achieve a clear relationship between the label and the sample condition, each channel of each sample (in multiplex experiments) should be defined in a separate row: </w:t>
      </w:r>
      <w:r w:rsidRPr="005607A7">
        <w:rPr>
          <w:b/>
          <w:bCs/>
        </w:rPr>
        <w:t>one row per channel used (annotated with the</w:t>
      </w:r>
      <w:r w:rsidR="007E0C22">
        <w:rPr>
          <w:b/>
          <w:bCs/>
        </w:rPr>
        <w:t xml:space="preserve"> </w:t>
      </w:r>
      <w:r w:rsidRPr="005607A7">
        <w:rPr>
          <w:b/>
          <w:bCs/>
        </w:rPr>
        <w:t>corresponding comment[label] per file</w:t>
      </w:r>
      <w:r w:rsidRPr="005607A7">
        <w:t>.</w:t>
      </w:r>
    </w:p>
    <w:p w14:paraId="6E800963" w14:textId="77777777" w:rsidR="003C44DE" w:rsidRDefault="003C44DE" w:rsidP="00C664A0"/>
    <w:p w14:paraId="166BB150" w14:textId="2DBDA8F8" w:rsidR="005607A7" w:rsidRDefault="005607A7" w:rsidP="00C664A0">
      <w:r w:rsidRPr="005607A7">
        <w:t>Examples:</w:t>
      </w:r>
    </w:p>
    <w:p w14:paraId="600808EF" w14:textId="77777777" w:rsidR="00F34671" w:rsidRPr="005607A7" w:rsidRDefault="00F34671" w:rsidP="00C664A0"/>
    <w:p w14:paraId="3C7E0E3F" w14:textId="3AB797F7" w:rsidR="005607A7" w:rsidRPr="005607A7" w:rsidRDefault="005607A7" w:rsidP="00F34671">
      <w:pPr>
        <w:pStyle w:val="ListParagraph"/>
        <w:numPr>
          <w:ilvl w:val="0"/>
          <w:numId w:val="39"/>
        </w:numPr>
      </w:pPr>
      <w:hyperlink r:id="rId29" w:history="1">
        <w:r w:rsidRPr="005607A7">
          <w:rPr>
            <w:rStyle w:val="Hyperlink"/>
          </w:rPr>
          <w:t>Label free experiment</w:t>
        </w:r>
      </w:hyperlink>
    </w:p>
    <w:p w14:paraId="4AF56BF7" w14:textId="77777777" w:rsidR="005607A7" w:rsidRPr="005607A7" w:rsidRDefault="005607A7" w:rsidP="00F34671">
      <w:pPr>
        <w:pStyle w:val="ListParagraph"/>
        <w:numPr>
          <w:ilvl w:val="0"/>
          <w:numId w:val="39"/>
        </w:numPr>
      </w:pPr>
      <w:hyperlink r:id="rId30" w:history="1">
        <w:r w:rsidRPr="005607A7">
          <w:rPr>
            <w:rStyle w:val="Hyperlink"/>
          </w:rPr>
          <w:t>TMT experiment</w:t>
        </w:r>
      </w:hyperlink>
    </w:p>
    <w:p w14:paraId="443BBDD8" w14:textId="77777777" w:rsidR="005607A7" w:rsidRPr="005607A7" w:rsidRDefault="00ED6D8E" w:rsidP="00F34671">
      <w:pPr>
        <w:pStyle w:val="ListParagraph"/>
        <w:numPr>
          <w:ilvl w:val="0"/>
          <w:numId w:val="39"/>
        </w:numPr>
      </w:pPr>
      <w:hyperlink r:id="rId31" w:history="1">
        <w:r w:rsidR="005607A7" w:rsidRPr="005607A7">
          <w:rPr>
            <w:rStyle w:val="Hyperlink"/>
          </w:rPr>
          <w:t>SILAC experiment</w:t>
        </w:r>
      </w:hyperlink>
    </w:p>
    <w:p w14:paraId="0445D2E7" w14:textId="77777777" w:rsidR="00F34671" w:rsidRDefault="00F34671" w:rsidP="00C664A0">
      <w:pPr>
        <w:rPr>
          <w:b/>
          <w:bCs/>
        </w:rPr>
      </w:pPr>
    </w:p>
    <w:p w14:paraId="42EEDC83" w14:textId="3AC8A1A3" w:rsidR="005607A7" w:rsidRPr="00F34671" w:rsidRDefault="00F34671" w:rsidP="00F34671">
      <w:pPr>
        <w:pStyle w:val="Heading2"/>
        <w:rPr>
          <w:b/>
          <w:bCs/>
        </w:rPr>
      </w:pPr>
      <w:bookmarkStart w:id="28" w:name="_Toc53173097"/>
      <w:bookmarkStart w:id="29" w:name="_Toc53173960"/>
      <w:r w:rsidRPr="00F34671">
        <w:rPr>
          <w:b/>
          <w:bCs/>
        </w:rPr>
        <w:t xml:space="preserve">6.3 </w:t>
      </w:r>
      <w:r w:rsidR="005607A7" w:rsidRPr="00F34671">
        <w:rPr>
          <w:b/>
          <w:bCs/>
        </w:rPr>
        <w:t>Additional RAW file properties</w:t>
      </w:r>
      <w:bookmarkEnd w:id="28"/>
      <w:bookmarkEnd w:id="29"/>
    </w:p>
    <w:p w14:paraId="4904271E" w14:textId="77777777" w:rsidR="003C44DE" w:rsidRDefault="003C44DE" w:rsidP="00C664A0"/>
    <w:p w14:paraId="608E6DA5" w14:textId="6533C282" w:rsidR="005607A7" w:rsidRDefault="005607A7" w:rsidP="00C664A0">
      <w:r w:rsidRPr="005607A7">
        <w:t xml:space="preserve">We RECOMMEND </w:t>
      </w:r>
      <w:r w:rsidR="00F34671" w:rsidRPr="005607A7">
        <w:t>including</w:t>
      </w:r>
      <w:r w:rsidRPr="005607A7">
        <w:t xml:space="preserve"> the public URI of the file if available. For </w:t>
      </w:r>
      <w:r w:rsidR="003C44DE" w:rsidRPr="005607A7">
        <w:t>example,</w:t>
      </w:r>
      <w:r w:rsidRPr="005607A7">
        <w:t xml:space="preserve"> for ProteomeXchange datasets the URI from the FTP can be provided:</w:t>
      </w:r>
    </w:p>
    <w:p w14:paraId="028DD016" w14:textId="77777777" w:rsidR="003C44DE" w:rsidRPr="003C44DE" w:rsidRDefault="003C44DE" w:rsidP="00C664A0"/>
    <w:tbl>
      <w:tblPr>
        <w:tblW w:w="8936" w:type="dxa"/>
        <w:tblLayout w:type="fixed"/>
        <w:tblCellMar>
          <w:top w:w="15" w:type="dxa"/>
          <w:left w:w="15" w:type="dxa"/>
          <w:bottom w:w="15" w:type="dxa"/>
          <w:right w:w="15" w:type="dxa"/>
        </w:tblCellMar>
        <w:tblLook w:val="04A0" w:firstRow="1" w:lastRow="0" w:firstColumn="1" w:lastColumn="0" w:noHBand="0" w:noVBand="1"/>
      </w:tblPr>
      <w:tblGrid>
        <w:gridCol w:w="1268"/>
        <w:gridCol w:w="851"/>
        <w:gridCol w:w="6817"/>
      </w:tblGrid>
      <w:tr w:rsidR="005607A7" w:rsidRPr="005607A7" w14:paraId="5B19D521" w14:textId="77777777" w:rsidTr="00F34671">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3114DE6" w14:textId="77777777" w:rsidR="005607A7" w:rsidRPr="005607A7" w:rsidRDefault="005607A7" w:rsidP="00C664A0"/>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9E64D2A" w14:textId="77777777" w:rsidR="005607A7" w:rsidRPr="005607A7" w:rsidRDefault="005607A7" w:rsidP="00C664A0">
            <w:pPr>
              <w:rPr>
                <w:b/>
                <w:bCs/>
              </w:rPr>
            </w:pPr>
            <w:r w:rsidRPr="005607A7">
              <w:rPr>
                <w:b/>
                <w:bCs/>
              </w:rPr>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32B3193" w14:textId="1636E935" w:rsidR="005607A7" w:rsidRPr="005607A7" w:rsidRDefault="00F34671" w:rsidP="00C664A0">
            <w:pPr>
              <w:rPr>
                <w:b/>
                <w:bCs/>
              </w:rPr>
            </w:pPr>
            <w:proofErr w:type="gramStart"/>
            <w:r w:rsidRPr="005607A7">
              <w:rPr>
                <w:b/>
                <w:bCs/>
              </w:rPr>
              <w:t>comment[</w:t>
            </w:r>
            <w:proofErr w:type="gramEnd"/>
            <w:r w:rsidR="005607A7" w:rsidRPr="005607A7">
              <w:rPr>
                <w:b/>
                <w:bCs/>
              </w:rPr>
              <w:t xml:space="preserve">file </w:t>
            </w:r>
            <w:proofErr w:type="spellStart"/>
            <w:r w:rsidR="005607A7" w:rsidRPr="005607A7">
              <w:rPr>
                <w:b/>
                <w:bCs/>
              </w:rPr>
              <w:t>uri</w:t>
            </w:r>
            <w:proofErr w:type="spellEnd"/>
            <w:r w:rsidR="005607A7" w:rsidRPr="005607A7">
              <w:rPr>
                <w:b/>
                <w:bCs/>
              </w:rPr>
              <w:t>]</w:t>
            </w:r>
          </w:p>
        </w:tc>
      </w:tr>
      <w:tr w:rsidR="005607A7" w:rsidRPr="005607A7" w14:paraId="02D3C23C" w14:textId="77777777" w:rsidTr="00F34671">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122F3B" w14:textId="77777777" w:rsidR="005607A7" w:rsidRPr="005607A7" w:rsidRDefault="005607A7" w:rsidP="00C664A0">
            <w:r w:rsidRPr="005607A7">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9AA8E8D" w14:textId="77777777" w:rsidR="005607A7" w:rsidRPr="005607A7" w:rsidRDefault="005607A7" w:rsidP="00C664A0">
            <w:r w:rsidRPr="005607A7">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F2B7FD4" w14:textId="77777777" w:rsidR="005607A7" w:rsidRPr="005607A7" w:rsidRDefault="005607A7" w:rsidP="00C664A0">
            <w:r w:rsidRPr="005607A7">
              <w:t>ftp://ftp.pride.ebi.ac.uk/pride/data/archive/2017/09/PXD005946/000261_C05_P0001563_A00_B00K_R1.RAW</w:t>
            </w:r>
          </w:p>
        </w:tc>
      </w:tr>
    </w:tbl>
    <w:p w14:paraId="2BF600A6" w14:textId="77777777" w:rsidR="003C44DE" w:rsidRDefault="003C44DE" w:rsidP="00C664A0">
      <w:pPr>
        <w:rPr>
          <w:b/>
          <w:bCs/>
        </w:rPr>
      </w:pPr>
    </w:p>
    <w:p w14:paraId="10CF1F96" w14:textId="21E0CFC7" w:rsidR="005607A7" w:rsidRPr="00D737D3" w:rsidRDefault="00D737D3" w:rsidP="00D737D3">
      <w:pPr>
        <w:pStyle w:val="Heading2"/>
        <w:rPr>
          <w:b/>
          <w:bCs/>
        </w:rPr>
      </w:pPr>
      <w:bookmarkStart w:id="30" w:name="_Toc53173098"/>
      <w:bookmarkStart w:id="31" w:name="_Toc53173961"/>
      <w:r w:rsidRPr="00D737D3">
        <w:rPr>
          <w:b/>
          <w:bCs/>
        </w:rPr>
        <w:t>6.4 Data file</w:t>
      </w:r>
      <w:r w:rsidR="005607A7" w:rsidRPr="00D737D3">
        <w:rPr>
          <w:b/>
          <w:bCs/>
        </w:rPr>
        <w:t xml:space="preserve"> additional properties</w:t>
      </w:r>
      <w:bookmarkEnd w:id="30"/>
      <w:bookmarkEnd w:id="31"/>
    </w:p>
    <w:p w14:paraId="32275F06" w14:textId="77777777" w:rsidR="003C44DE" w:rsidRPr="003C44DE" w:rsidRDefault="003C44DE" w:rsidP="00C664A0"/>
    <w:p w14:paraId="74FB8247" w14:textId="729CAF84" w:rsidR="005607A7" w:rsidRDefault="005607A7" w:rsidP="00D737D3">
      <w:pPr>
        <w:pStyle w:val="ListParagraph"/>
        <w:numPr>
          <w:ilvl w:val="0"/>
          <w:numId w:val="40"/>
        </w:numPr>
      </w:pPr>
      <w:proofErr w:type="gramStart"/>
      <w:r w:rsidRPr="005607A7">
        <w:t>comment[</w:t>
      </w:r>
      <w:proofErr w:type="gramEnd"/>
      <w:r w:rsidRPr="005607A7">
        <w:t>fractionation method]: The fraction method used to separate the sample. The values of this term can be read under PRIDE ontology term </w:t>
      </w:r>
      <w:hyperlink r:id="rId32" w:history="1">
        <w:r w:rsidRPr="005607A7">
          <w:rPr>
            <w:rStyle w:val="Hyperlink"/>
          </w:rPr>
          <w:t>Fractionation method</w:t>
        </w:r>
      </w:hyperlink>
      <w:r w:rsidRPr="005607A7">
        <w:t>. Example, Off-gel electrophoresis.</w:t>
      </w:r>
    </w:p>
    <w:p w14:paraId="00064FC5" w14:textId="77777777" w:rsidR="003C44DE" w:rsidRPr="003C44DE" w:rsidRDefault="003C44DE" w:rsidP="00C664A0"/>
    <w:p w14:paraId="6FC1C4E4" w14:textId="0D2EF2F0" w:rsidR="005607A7" w:rsidRDefault="005607A7" w:rsidP="00D737D3">
      <w:pPr>
        <w:pStyle w:val="ListParagraph"/>
        <w:numPr>
          <w:ilvl w:val="0"/>
          <w:numId w:val="40"/>
        </w:numPr>
      </w:pPr>
      <w:r w:rsidRPr="005607A7">
        <w:t>comment[depletion]: The removal of specific components of a complex mixture of proteins or peptides on the basis of some specific property of those components. The values of the columns will be no depletion or depletion.</w:t>
      </w:r>
    </w:p>
    <w:p w14:paraId="5D2AA7C5" w14:textId="77777777" w:rsidR="003C44DE" w:rsidRPr="003C44DE" w:rsidRDefault="003C44DE" w:rsidP="00C664A0"/>
    <w:p w14:paraId="77AB5CA1" w14:textId="48731C1B" w:rsidR="005607A7" w:rsidRDefault="005607A7" w:rsidP="00D737D3">
      <w:pPr>
        <w:pStyle w:val="ListParagraph"/>
        <w:numPr>
          <w:ilvl w:val="0"/>
          <w:numId w:val="40"/>
        </w:numPr>
      </w:pPr>
      <w:proofErr w:type="gramStart"/>
      <w:r w:rsidRPr="005607A7">
        <w:t>comment[</w:t>
      </w:r>
      <w:proofErr w:type="gramEnd"/>
      <w:r w:rsidRPr="005607A7">
        <w:t>collision energy]: Collision energy can be added as non-normalized (10000 eV) or normalized (1000 NCE) value.</w:t>
      </w:r>
    </w:p>
    <w:p w14:paraId="030A22E3" w14:textId="77777777" w:rsidR="003C44DE" w:rsidRPr="003C44DE" w:rsidRDefault="003C44DE" w:rsidP="00C664A0"/>
    <w:p w14:paraId="040D8BCC" w14:textId="77777777" w:rsidR="005607A7" w:rsidRPr="005607A7" w:rsidRDefault="005607A7" w:rsidP="00D737D3">
      <w:pPr>
        <w:pStyle w:val="ListParagraph"/>
        <w:numPr>
          <w:ilvl w:val="0"/>
          <w:numId w:val="40"/>
        </w:numPr>
      </w:pPr>
      <w:proofErr w:type="gramStart"/>
      <w:r w:rsidRPr="005607A7">
        <w:t>comment[</w:t>
      </w:r>
      <w:proofErr w:type="gramEnd"/>
      <w:r w:rsidRPr="005607A7">
        <w:t>dissociation method]: This property will provide information about the fragmentation method, like HCD, CID. The values of the column are under the term </w:t>
      </w:r>
      <w:hyperlink r:id="rId33" w:history="1">
        <w:r w:rsidRPr="005607A7">
          <w:rPr>
            <w:rStyle w:val="Hyperlink"/>
          </w:rPr>
          <w:t>dissociation method</w:t>
        </w:r>
      </w:hyperlink>
      <w:r w:rsidRPr="005607A7">
        <w:t>.</w:t>
      </w:r>
    </w:p>
    <w:p w14:paraId="48013D62" w14:textId="77777777" w:rsidR="003C44DE" w:rsidRDefault="003C44DE" w:rsidP="00C664A0">
      <w:pPr>
        <w:rPr>
          <w:b/>
          <w:bCs/>
        </w:rPr>
      </w:pPr>
    </w:p>
    <w:p w14:paraId="16B8B59A" w14:textId="5F9F84A0" w:rsidR="005607A7" w:rsidRPr="00D737D3" w:rsidRDefault="00D737D3" w:rsidP="00D737D3">
      <w:pPr>
        <w:pStyle w:val="Heading2"/>
        <w:rPr>
          <w:b/>
          <w:bCs/>
        </w:rPr>
      </w:pPr>
      <w:bookmarkStart w:id="32" w:name="_Toc53173099"/>
      <w:bookmarkStart w:id="33" w:name="_Toc53173962"/>
      <w:r w:rsidRPr="00D737D3">
        <w:rPr>
          <w:b/>
          <w:bCs/>
        </w:rPr>
        <w:t>6.5 Data</w:t>
      </w:r>
      <w:r w:rsidR="005607A7" w:rsidRPr="00D737D3">
        <w:rPr>
          <w:b/>
          <w:bCs/>
        </w:rPr>
        <w:t xml:space="preserve"> technical details properties</w:t>
      </w:r>
      <w:bookmarkEnd w:id="32"/>
      <w:bookmarkEnd w:id="33"/>
    </w:p>
    <w:p w14:paraId="23E11911" w14:textId="77777777" w:rsidR="003C44DE" w:rsidRPr="003C44DE" w:rsidRDefault="003C44DE" w:rsidP="00C664A0"/>
    <w:p w14:paraId="471B9A07" w14:textId="261E1683" w:rsidR="005607A7" w:rsidRDefault="005607A7" w:rsidP="00C664A0">
      <w:r w:rsidRPr="005607A7">
        <w:t xml:space="preserve">We RECOMMEND </w:t>
      </w:r>
      <w:r w:rsidR="00F1174C" w:rsidRPr="005607A7">
        <w:t>encoding</w:t>
      </w:r>
      <w:r w:rsidRPr="005607A7">
        <w:t xml:space="preserve"> some of the technical parameters of the MS experiment as comment</w:t>
      </w:r>
      <w:r w:rsidR="00D737D3">
        <w:t xml:space="preserve">s </w:t>
      </w:r>
      <w:r w:rsidRPr="005607A7">
        <w:t>including the following parameters:</w:t>
      </w:r>
    </w:p>
    <w:p w14:paraId="427A1292" w14:textId="77777777" w:rsidR="00D737D3" w:rsidRPr="005607A7" w:rsidRDefault="00D737D3" w:rsidP="00C664A0"/>
    <w:p w14:paraId="08F0EA85" w14:textId="77777777" w:rsidR="005607A7" w:rsidRPr="005607A7" w:rsidRDefault="005607A7" w:rsidP="00D737D3">
      <w:pPr>
        <w:pStyle w:val="ListParagraph"/>
        <w:numPr>
          <w:ilvl w:val="0"/>
          <w:numId w:val="41"/>
        </w:numPr>
      </w:pPr>
      <w:r w:rsidRPr="005607A7">
        <w:t>Protein Modifications </w:t>
      </w:r>
      <w:hyperlink r:id="rId34" w:anchor="encoding-protein-modifications" w:history="1">
        <w:r w:rsidRPr="005607A7">
          <w:rPr>
            <w:rStyle w:val="Hyperlink"/>
          </w:rPr>
          <w:t>Section 4.1</w:t>
        </w:r>
      </w:hyperlink>
    </w:p>
    <w:p w14:paraId="1D6199FB" w14:textId="77777777" w:rsidR="005607A7" w:rsidRPr="005607A7" w:rsidRDefault="005607A7" w:rsidP="00D737D3">
      <w:pPr>
        <w:pStyle w:val="ListParagraph"/>
        <w:numPr>
          <w:ilvl w:val="0"/>
          <w:numId w:val="41"/>
        </w:numPr>
      </w:pPr>
      <w:r w:rsidRPr="005607A7">
        <w:t>Precursor and Fragment mass tolerances </w:t>
      </w:r>
      <w:hyperlink r:id="rId35" w:anchor="encoding-tolerances" w:history="1">
        <w:r w:rsidRPr="005607A7">
          <w:rPr>
            <w:rStyle w:val="Hyperlink"/>
          </w:rPr>
          <w:t>Section 4.3</w:t>
        </w:r>
      </w:hyperlink>
    </w:p>
    <w:p w14:paraId="445CE55C" w14:textId="77777777" w:rsidR="005607A7" w:rsidRPr="005607A7" w:rsidRDefault="005607A7" w:rsidP="00D737D3">
      <w:pPr>
        <w:pStyle w:val="ListParagraph"/>
        <w:numPr>
          <w:ilvl w:val="0"/>
          <w:numId w:val="41"/>
        </w:numPr>
      </w:pPr>
      <w:r w:rsidRPr="005607A7">
        <w:lastRenderedPageBreak/>
        <w:t>Digestion Enzyme </w:t>
      </w:r>
      <w:hyperlink r:id="rId36" w:anchor="encoding-enzymes" w:history="1">
        <w:r w:rsidRPr="005607A7">
          <w:rPr>
            <w:rStyle w:val="Hyperlink"/>
          </w:rPr>
          <w:t>Section 4.2</w:t>
        </w:r>
      </w:hyperlink>
    </w:p>
    <w:p w14:paraId="1740C57B" w14:textId="77777777" w:rsidR="00F1174C" w:rsidRDefault="00F1174C" w:rsidP="00C664A0">
      <w:pPr>
        <w:rPr>
          <w:b/>
          <w:bCs/>
        </w:rPr>
      </w:pPr>
    </w:p>
    <w:p w14:paraId="3AD7D696" w14:textId="1A9F453F" w:rsidR="005607A7" w:rsidRPr="000577E6" w:rsidRDefault="000577E6" w:rsidP="000577E6">
      <w:pPr>
        <w:pStyle w:val="Heading3"/>
        <w:rPr>
          <w:rFonts w:ascii="Times New Roman" w:hAnsi="Times New Roman"/>
          <w:b/>
          <w:bCs/>
        </w:rPr>
      </w:pPr>
      <w:bookmarkStart w:id="34" w:name="_Toc53173100"/>
      <w:bookmarkStart w:id="35" w:name="_Toc53173963"/>
      <w:r w:rsidRPr="000577E6">
        <w:rPr>
          <w:rFonts w:ascii="Times New Roman" w:hAnsi="Times New Roman"/>
          <w:b/>
          <w:bCs/>
        </w:rPr>
        <w:t>6.5</w:t>
      </w:r>
      <w:r w:rsidR="005607A7" w:rsidRPr="000577E6">
        <w:rPr>
          <w:rFonts w:ascii="Times New Roman" w:hAnsi="Times New Roman"/>
          <w:b/>
          <w:bCs/>
        </w:rPr>
        <w:t>.</w:t>
      </w:r>
      <w:r w:rsidRPr="000577E6">
        <w:rPr>
          <w:rFonts w:ascii="Times New Roman" w:hAnsi="Times New Roman"/>
          <w:b/>
          <w:bCs/>
        </w:rPr>
        <w:t>1</w:t>
      </w:r>
      <w:r w:rsidR="005607A7" w:rsidRPr="000577E6">
        <w:rPr>
          <w:rFonts w:ascii="Times New Roman" w:hAnsi="Times New Roman"/>
          <w:b/>
          <w:bCs/>
        </w:rPr>
        <w:t xml:space="preserve"> Protein Modifications</w:t>
      </w:r>
      <w:bookmarkEnd w:id="34"/>
      <w:bookmarkEnd w:id="35"/>
    </w:p>
    <w:p w14:paraId="497478A0" w14:textId="77777777" w:rsidR="003C44DE" w:rsidRDefault="003C44DE" w:rsidP="00C664A0"/>
    <w:p w14:paraId="054FFC02" w14:textId="14446FDD" w:rsidR="005607A7" w:rsidRDefault="005607A7" w:rsidP="00C664A0">
      <w:r w:rsidRPr="005607A7">
        <w:t>Sample modifications (including both chemical modifications and post translational modifications, PTMs) are originated from multiple sources: </w:t>
      </w:r>
      <w:r w:rsidRPr="005607A7">
        <w:rPr>
          <w:b/>
          <w:bCs/>
        </w:rPr>
        <w:t>artifacts modifications</w:t>
      </w:r>
      <w:r w:rsidRPr="005607A7">
        <w:t>, </w:t>
      </w:r>
      <w:r w:rsidRPr="005607A7">
        <w:rPr>
          <w:b/>
          <w:bCs/>
        </w:rPr>
        <w:t>isotope labeling</w:t>
      </w:r>
      <w:r w:rsidRPr="005607A7">
        <w:t>, adducts that are encoded as PTMs (e.g. sodium) or the most </w:t>
      </w:r>
      <w:r w:rsidRPr="005607A7">
        <w:rPr>
          <w:b/>
          <w:bCs/>
        </w:rPr>
        <w:t>biologically relevant</w:t>
      </w:r>
      <w:r w:rsidRPr="005607A7">
        <w:t> PTMs. The most common and widely studied PTMs include phosphorylation and glycosylation, among many others. Many of these PTMs are critical to a given protein’s function.</w:t>
      </w:r>
    </w:p>
    <w:p w14:paraId="20842DAE" w14:textId="77777777" w:rsidR="003C44DE" w:rsidRPr="003C44DE" w:rsidRDefault="003C44DE" w:rsidP="00C664A0"/>
    <w:p w14:paraId="68837F16" w14:textId="5F25FBA9" w:rsidR="005607A7" w:rsidRPr="005607A7" w:rsidRDefault="005607A7" w:rsidP="00C664A0">
      <w:r w:rsidRPr="005607A7">
        <w:t xml:space="preserve">The current specification RECOMMENDS </w:t>
      </w:r>
      <w:r w:rsidR="003C44DE" w:rsidRPr="005607A7">
        <w:t>providing</w:t>
      </w:r>
      <w:r w:rsidRPr="005607A7">
        <w:t xml:space="preserve"> Sample modifications including the </w:t>
      </w:r>
      <w:r w:rsidR="00C27882" w:rsidRPr="005607A7">
        <w:t>amino acid</w:t>
      </w:r>
      <w:r w:rsidRPr="005607A7">
        <w:t xml:space="preserve"> affected, if is Variable or Fixed (also Custom and Annotated modifications are supported) and other properties such as mass shift/delta mass and the position (e.g. anywhere in the sequence).</w:t>
      </w:r>
    </w:p>
    <w:p w14:paraId="58D3CB8F" w14:textId="77777777" w:rsidR="003C44DE" w:rsidRDefault="003C44DE" w:rsidP="00C664A0"/>
    <w:p w14:paraId="7C0A1638" w14:textId="77777777" w:rsidR="003C44DE" w:rsidRDefault="005607A7" w:rsidP="00C664A0">
      <w:r w:rsidRPr="005607A7">
        <w:t>The RECOMMENDED name of the column for sample modification parameters is:</w:t>
      </w:r>
      <w:r w:rsidR="003C44DE">
        <w:t xml:space="preserve"> </w:t>
      </w:r>
      <w:proofErr w:type="gramStart"/>
      <w:r w:rsidRPr="005607A7">
        <w:t>comment[</w:t>
      </w:r>
      <w:proofErr w:type="gramEnd"/>
      <w:r w:rsidRPr="005607A7">
        <w:t>modification parameters]</w:t>
      </w:r>
    </w:p>
    <w:p w14:paraId="5F61212C" w14:textId="77777777" w:rsidR="003C44DE" w:rsidRDefault="003C44DE" w:rsidP="00C664A0"/>
    <w:p w14:paraId="1AEDBCB3" w14:textId="77777777" w:rsidR="003C44DE" w:rsidRDefault="003C44DE" w:rsidP="00C664A0">
      <w:r w:rsidRPr="005607A7">
        <w:t>The modification parameters is the name of the ontology term </w:t>
      </w:r>
      <w:hyperlink r:id="rId37" w:history="1">
        <w:r w:rsidRPr="005607A7">
          <w:rPr>
            <w:rStyle w:val="Hyperlink"/>
          </w:rPr>
          <w:t>MS:1001055</w:t>
        </w:r>
      </w:hyperlink>
    </w:p>
    <w:p w14:paraId="42C33150" w14:textId="77777777" w:rsidR="003C44DE" w:rsidRDefault="003C44DE" w:rsidP="00C664A0"/>
    <w:p w14:paraId="666A9E4B" w14:textId="4F347E1A" w:rsidR="005607A7" w:rsidRDefault="005607A7" w:rsidP="00C664A0">
      <w:r w:rsidRPr="005607A7">
        <w:t>For each modification, we will capture different properties in a key=value pair structure including name, position, etc. All the possible features available for modification parameters:</w:t>
      </w:r>
    </w:p>
    <w:p w14:paraId="2BD68104" w14:textId="77777777" w:rsidR="00C27882" w:rsidRPr="005607A7" w:rsidRDefault="00C27882" w:rsidP="00C664A0"/>
    <w:tbl>
      <w:tblPr>
        <w:tblW w:w="0" w:type="auto"/>
        <w:tblCellMar>
          <w:top w:w="15" w:type="dxa"/>
          <w:left w:w="15" w:type="dxa"/>
          <w:bottom w:w="15" w:type="dxa"/>
          <w:right w:w="15" w:type="dxa"/>
        </w:tblCellMar>
        <w:tblLook w:val="04A0" w:firstRow="1" w:lastRow="0" w:firstColumn="1" w:lastColumn="0" w:noHBand="0" w:noVBand="1"/>
      </w:tblPr>
      <w:tblGrid>
        <w:gridCol w:w="1568"/>
        <w:gridCol w:w="746"/>
        <w:gridCol w:w="1759"/>
        <w:gridCol w:w="1590"/>
        <w:gridCol w:w="2961"/>
      </w:tblGrid>
      <w:tr w:rsidR="005607A7" w:rsidRPr="005607A7" w14:paraId="36E77B94"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3478421"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A4BA8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F93E2DF"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F53386" w14:textId="77777777" w:rsidR="003C44DE" w:rsidRDefault="005607A7" w:rsidP="00C664A0">
            <w:pPr>
              <w:rPr>
                <w:b/>
                <w:bCs/>
                <w:sz w:val="20"/>
                <w:szCs w:val="20"/>
              </w:rPr>
            </w:pPr>
            <w:proofErr w:type="gramStart"/>
            <w:r w:rsidRPr="003C44DE">
              <w:rPr>
                <w:b/>
                <w:bCs/>
                <w:sz w:val="20"/>
                <w:szCs w:val="20"/>
              </w:rPr>
              <w:t>Mandatory(</w:t>
            </w:r>
            <w:proofErr w:type="gramEnd"/>
            <w:r w:rsidR="003C44DE">
              <w:rPr>
                <w:b/>
                <w:bCs/>
                <w:sz w:val="20"/>
                <w:szCs w:val="20"/>
              </w:rPr>
              <w:t>1</w:t>
            </w:r>
            <w:r w:rsidRPr="003C44DE">
              <w:rPr>
                <w:b/>
                <w:bCs/>
                <w:sz w:val="20"/>
                <w:szCs w:val="20"/>
              </w:rPr>
              <w:t>)</w:t>
            </w:r>
          </w:p>
          <w:p w14:paraId="37735017" w14:textId="4D04E5EA" w:rsidR="005607A7" w:rsidRPr="003C44DE" w:rsidRDefault="005607A7" w:rsidP="00C664A0">
            <w:pPr>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DD45C58" w14:textId="77777777" w:rsidR="005607A7" w:rsidRPr="003C44DE" w:rsidRDefault="005607A7" w:rsidP="00C664A0">
            <w:pPr>
              <w:rPr>
                <w:b/>
                <w:bCs/>
                <w:sz w:val="20"/>
                <w:szCs w:val="20"/>
              </w:rPr>
            </w:pPr>
            <w:r w:rsidRPr="003C44DE">
              <w:rPr>
                <w:b/>
                <w:bCs/>
                <w:sz w:val="20"/>
                <w:szCs w:val="20"/>
              </w:rPr>
              <w:t>comment</w:t>
            </w:r>
          </w:p>
        </w:tc>
      </w:tr>
      <w:tr w:rsidR="005607A7" w:rsidRPr="005607A7" w14:paraId="3434EF3F"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7CADE9" w14:textId="77777777" w:rsidR="005607A7" w:rsidRPr="003C44DE" w:rsidRDefault="005607A7" w:rsidP="00C664A0">
            <w:pPr>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28B8FB"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84D6043" w14:textId="77777777" w:rsidR="005607A7" w:rsidRPr="003C44DE" w:rsidRDefault="005607A7" w:rsidP="00C664A0">
            <w:pPr>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28D2F" w14:textId="35A854B4"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9F0950" w14:textId="77777777" w:rsidR="005607A7" w:rsidRPr="003C44DE" w:rsidRDefault="005607A7" w:rsidP="00C664A0">
            <w:pPr>
              <w:rPr>
                <w:sz w:val="20"/>
                <w:szCs w:val="20"/>
              </w:rPr>
            </w:pPr>
            <w:r w:rsidRPr="003C44DE">
              <w:rPr>
                <w:sz w:val="20"/>
                <w:szCs w:val="20"/>
              </w:rPr>
              <w:t>* Name of the Term in this particular case Modification, for custom modifications 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C664A0">
            <w:pPr>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C664A0">
            <w:pPr>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77777777" w:rsidR="005607A7" w:rsidRPr="003C44DE" w:rsidRDefault="005607A7" w:rsidP="00C664A0">
            <w:pPr>
              <w:rPr>
                <w:sz w:val="20"/>
                <w:szCs w:val="20"/>
              </w:rPr>
            </w:pPr>
            <w:r w:rsidRPr="003C44DE">
              <w:rPr>
                <w:sz w:val="20"/>
                <w:szCs w:val="20"/>
              </w:rPr>
              <w:t>Accession in an external database UNIMOD or PSI-MOD supported.</w:t>
            </w:r>
          </w:p>
        </w:tc>
      </w:tr>
      <w:tr w:rsidR="005607A7" w:rsidRPr="005607A7" w14:paraId="446A239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8A018E" w14:textId="77777777" w:rsidR="005607A7" w:rsidRPr="003C44DE" w:rsidRDefault="005607A7" w:rsidP="00C664A0">
            <w:pPr>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A7C2D" w14:textId="77777777" w:rsidR="005607A7" w:rsidRPr="003C44DE" w:rsidRDefault="005607A7" w:rsidP="00C664A0">
            <w:pPr>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2AB126" w14:textId="77777777" w:rsidR="005607A7" w:rsidRPr="003C44DE" w:rsidRDefault="005607A7" w:rsidP="00C664A0">
            <w:pPr>
              <w:rPr>
                <w:sz w:val="20"/>
                <w:szCs w:val="20"/>
              </w:rPr>
            </w:pPr>
            <w:r w:rsidRPr="003C44DE">
              <w:rPr>
                <w:sz w:val="20"/>
                <w:szCs w:val="20"/>
              </w:rPr>
              <w:t>CF=</w:t>
            </w:r>
            <w:proofErr w:type="gramStart"/>
            <w:r w:rsidRPr="003C44DE">
              <w:rPr>
                <w:sz w:val="20"/>
                <w:szCs w:val="20"/>
              </w:rPr>
              <w:t>H(</w:t>
            </w:r>
            <w:proofErr w:type="gramEnd"/>
            <w:r w:rsidRPr="003C44DE">
              <w:rPr>
                <w:sz w:val="20"/>
                <w:szCs w:val="20"/>
              </w:rPr>
              <w:t>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7DAE0BC" w14:textId="73CE327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EC75A6" w14:textId="77777777" w:rsidR="005607A7" w:rsidRPr="003C44DE" w:rsidRDefault="005607A7" w:rsidP="00C664A0">
            <w:pPr>
              <w:rPr>
                <w:sz w:val="20"/>
                <w:szCs w:val="20"/>
              </w:rPr>
            </w:pPr>
            <w:r w:rsidRPr="003C44DE">
              <w:rPr>
                <w:sz w:val="20"/>
                <w:szCs w:val="20"/>
              </w:rPr>
              <w:t>This is the chemical formula of the added or removed atoms. For the formula composition please follow the guidelines from </w:t>
            </w:r>
            <w:hyperlink r:id="rId38" w:history="1">
              <w:r w:rsidRPr="003C44DE">
                <w:rPr>
                  <w:rStyle w:val="Hyperlink"/>
                  <w:sz w:val="20"/>
                  <w:szCs w:val="20"/>
                </w:rPr>
                <w:t>UNIMOD</w:t>
              </w:r>
            </w:hyperlink>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C664A0">
            <w:pPr>
              <w:rPr>
                <w:sz w:val="20"/>
                <w:szCs w:val="20"/>
              </w:rPr>
            </w:pPr>
            <w:r w:rsidRPr="003C44DE">
              <w:rPr>
                <w:sz w:val="20"/>
                <w:szCs w:val="20"/>
              </w:rPr>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C664A0">
            <w:pPr>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C664A0">
            <w:pPr>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77777777" w:rsidR="005607A7" w:rsidRPr="003C44DE" w:rsidRDefault="005607A7" w:rsidP="00C664A0">
            <w:pPr>
              <w:rPr>
                <w:sz w:val="20"/>
                <w:szCs w:val="20"/>
              </w:rPr>
            </w:pPr>
            <w:r w:rsidRPr="003C44DE">
              <w:rPr>
                <w:sz w:val="20"/>
                <w:szCs w:val="20"/>
              </w:rPr>
              <w:t xml:space="preserve">This specifies which modification group the modification should be included with. Choose from the following options: [Fixed, </w:t>
            </w:r>
            <w:r w:rsidRPr="003C44DE">
              <w:rPr>
                <w:sz w:val="20"/>
                <w:szCs w:val="20"/>
              </w:rPr>
              <w:lastRenderedPageBreak/>
              <w:t>Variable, Annotated]. </w:t>
            </w:r>
            <w:r w:rsidRPr="003C44DE">
              <w:rPr>
                <w:i/>
                <w:iCs/>
                <w:sz w:val="20"/>
                <w:szCs w:val="20"/>
              </w:rPr>
              <w:t>Annotated</w:t>
            </w:r>
            <w:r w:rsidRPr="003C44DE">
              <w:rPr>
                <w:sz w:val="20"/>
                <w:szCs w:val="20"/>
              </w:rPr>
              <w:t> is used to search for all the occurrences of the modification into an annotated protein database file like UNIPROT XML or PEFF.</w:t>
            </w:r>
          </w:p>
        </w:tc>
      </w:tr>
      <w:tr w:rsidR="005607A7" w:rsidRPr="005607A7" w14:paraId="3ACF550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FCF9503" w14:textId="77777777" w:rsidR="005607A7" w:rsidRPr="003C44DE" w:rsidRDefault="005607A7" w:rsidP="00C664A0">
            <w:pPr>
              <w:rPr>
                <w:sz w:val="20"/>
                <w:szCs w:val="20"/>
              </w:rPr>
            </w:pPr>
            <w:r w:rsidRPr="003C44DE">
              <w:rPr>
                <w:sz w:val="20"/>
                <w:szCs w:val="20"/>
              </w:rPr>
              <w:lastRenderedPageBreak/>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9948156" w14:textId="77777777" w:rsidR="005607A7" w:rsidRPr="003C44DE" w:rsidRDefault="005607A7" w:rsidP="00C664A0">
            <w:pPr>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3293CA" w14:textId="77777777" w:rsidR="005607A7" w:rsidRPr="003C44DE" w:rsidRDefault="005607A7" w:rsidP="00C664A0">
            <w:pPr>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C5C7429" w14:textId="72BD4164"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E1498D" w14:textId="77777777" w:rsidR="005607A7" w:rsidRPr="003C44DE" w:rsidRDefault="005607A7" w:rsidP="00C664A0">
            <w:pPr>
              <w:rPr>
                <w:sz w:val="20"/>
                <w:szCs w:val="20"/>
              </w:rPr>
            </w:pPr>
            <w:r w:rsidRPr="003C44DE">
              <w:rPr>
                <w:sz w:val="20"/>
                <w:szCs w:val="20"/>
              </w:rPr>
              <w:t>Choose from the following options: [Anywhere, Protein N-term, Protein C-term, Any N-term, Any C-term]. Default is </w:t>
            </w:r>
            <w:r w:rsidRPr="003C44DE">
              <w:rPr>
                <w:b/>
                <w:bCs/>
                <w:sz w:val="20"/>
                <w:szCs w:val="20"/>
              </w:rPr>
              <w:t>Anywhere</w:t>
            </w:r>
            <w:r w:rsidRPr="003C44DE">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C664A0">
            <w:pPr>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C664A0">
            <w:pPr>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C664A0">
            <w:pPr>
              <w:rPr>
                <w:sz w:val="20"/>
                <w:szCs w:val="20"/>
              </w:rPr>
            </w:pPr>
            <w:r w:rsidRPr="003C44DE">
              <w:rPr>
                <w:sz w:val="20"/>
                <w:szCs w:val="20"/>
              </w:rPr>
              <w:t>TA=</w:t>
            </w:r>
            <w:proofErr w:type="gramStart"/>
            <w:r w:rsidRPr="003C44DE">
              <w:rPr>
                <w:sz w:val="20"/>
                <w:szCs w:val="20"/>
              </w:rPr>
              <w:t>S,T</w:t>
            </w:r>
            <w:proofErr w:type="gramEnd"/>
            <w:r w:rsidRPr="003C44DE">
              <w:rPr>
                <w:sz w:val="20"/>
                <w:szCs w:val="20"/>
              </w:rPr>
              <w: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77777777" w:rsidR="005607A7" w:rsidRPr="003C44DE" w:rsidRDefault="005607A7" w:rsidP="00C664A0">
            <w:pPr>
              <w:rPr>
                <w:sz w:val="20"/>
                <w:szCs w:val="20"/>
              </w:rPr>
            </w:pPr>
            <w:r w:rsidRPr="003C44DE">
              <w:rPr>
                <w:sz w:val="20"/>
                <w:szCs w:val="20"/>
              </w:rPr>
              <w:t>The target amino acid letter. If the modification targets multiple sites, it can be separated by ,.</w:t>
            </w:r>
          </w:p>
        </w:tc>
      </w:tr>
      <w:tr w:rsidR="005607A7" w:rsidRPr="005607A7" w14:paraId="3AEAF819"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2F72149" w14:textId="77777777" w:rsidR="005607A7" w:rsidRPr="003C44DE" w:rsidRDefault="005607A7" w:rsidP="00C664A0">
            <w:pPr>
              <w:rPr>
                <w:sz w:val="20"/>
                <w:szCs w:val="20"/>
              </w:rPr>
            </w:pPr>
            <w:r w:rsidRPr="003C44DE">
              <w:rPr>
                <w:sz w:val="20"/>
                <w:szCs w:val="20"/>
              </w:rPr>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DC4BDB1" w14:textId="77777777" w:rsidR="005607A7" w:rsidRPr="003C44DE" w:rsidRDefault="005607A7" w:rsidP="00C664A0">
            <w:pPr>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FAE16C7" w14:textId="77777777" w:rsidR="005607A7" w:rsidRPr="003C44DE" w:rsidRDefault="005607A7" w:rsidP="00C664A0">
            <w:pPr>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ACA44A" w14:textId="71578C02"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E27761D" w14:textId="77777777" w:rsidR="005607A7" w:rsidRPr="003C44DE" w:rsidRDefault="005607A7" w:rsidP="00C664A0">
            <w:pPr>
              <w:rPr>
                <w:sz w:val="20"/>
                <w:szCs w:val="20"/>
              </w:rPr>
            </w:pPr>
            <w:r w:rsidRPr="003C44DE">
              <w:rPr>
                <w:sz w:val="20"/>
                <w:szCs w:val="20"/>
              </w:rPr>
              <w:t xml:space="preserve">The exact atomic mass shift produced by the modification. Please use at least 5 decimal places of accuracy. This should only be used if the chemical formula of the modification is not known. If the chemical formula is specified, the monoisotopic mass will be overwritten by the </w:t>
            </w:r>
            <w:proofErr w:type="spellStart"/>
            <w:r w:rsidRPr="003C44DE">
              <w:rPr>
                <w:sz w:val="20"/>
                <w:szCs w:val="20"/>
              </w:rPr>
              <w:t>claculated</w:t>
            </w:r>
            <w:proofErr w:type="spellEnd"/>
            <w:r w:rsidRPr="003C44DE">
              <w:rPr>
                <w:sz w:val="20"/>
                <w:szCs w:val="20"/>
              </w:rPr>
              <w:t xml:space="preserve"> monoisotopic mass.</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C664A0">
            <w:pPr>
              <w:rPr>
                <w:sz w:val="20"/>
                <w:szCs w:val="20"/>
              </w:rPr>
            </w:pPr>
            <w:r w:rsidRPr="003C44DE">
              <w:rPr>
                <w:sz w:val="20"/>
                <w:szCs w:val="20"/>
              </w:rPr>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C664A0">
            <w:pPr>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C664A0">
            <w:pPr>
              <w:rPr>
                <w:sz w:val="20"/>
                <w:szCs w:val="20"/>
              </w:rPr>
            </w:pPr>
            <w:r w:rsidRPr="003C44DE">
              <w:rPr>
                <w:sz w:val="20"/>
                <w:szCs w:val="20"/>
              </w:rPr>
              <w:t>TS=N[^</w:t>
            </w:r>
            <w:proofErr w:type="gramStart"/>
            <w:r w:rsidRPr="003C44DE">
              <w:rPr>
                <w:sz w:val="20"/>
                <w:szCs w:val="20"/>
              </w:rPr>
              <w:t>P][</w:t>
            </w:r>
            <w:proofErr w:type="gramEnd"/>
            <w:r w:rsidRPr="003C44DE">
              <w:rPr>
                <w:sz w:val="20"/>
                <w:szCs w:val="20"/>
              </w:rPr>
              <w:t>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77777777" w:rsidR="005607A7" w:rsidRPr="003C44DE" w:rsidRDefault="005607A7" w:rsidP="00C664A0">
            <w:pPr>
              <w:rPr>
                <w:sz w:val="20"/>
                <w:szCs w:val="20"/>
              </w:rPr>
            </w:pPr>
            <w:r w:rsidRPr="003C44DE">
              <w:rPr>
                <w:sz w:val="20"/>
                <w:szCs w:val="20"/>
              </w:rPr>
              <w:t>For some software, it is important to capture complex rules for modification sites as regular expressions. These use cases should be specified as regular expressions.</w:t>
            </w:r>
          </w:p>
        </w:tc>
      </w:tr>
    </w:tbl>
    <w:p w14:paraId="37B5B416" w14:textId="77777777" w:rsidR="005607A7" w:rsidRPr="005607A7" w:rsidRDefault="005607A7" w:rsidP="00C664A0">
      <w:pPr>
        <w:rPr>
          <w:vanish/>
        </w:rPr>
      </w:pPr>
    </w:p>
    <w:p w14:paraId="5F92E48F" w14:textId="77777777" w:rsidR="003C44DE" w:rsidRDefault="003C44DE" w:rsidP="00C664A0"/>
    <w:p w14:paraId="25EBC4E5" w14:textId="4E0D0C7B" w:rsidR="003C44DE" w:rsidRDefault="003C44DE" w:rsidP="00C664A0">
      <w:r w:rsidRPr="005607A7">
        <w:t>We RECOMMEND using for the modification name the UNIMOD interim name or the PSI-MOD name. For custom modifications, we RECOMMEND using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C664A0"/>
    <w:p w14:paraId="5A0E2695" w14:textId="65A4A08D" w:rsidR="005607A7" w:rsidRDefault="005607A7" w:rsidP="00C664A0">
      <w:r w:rsidRPr="005607A7">
        <w:t>An example of a </w:t>
      </w:r>
      <w:r w:rsidRPr="005607A7">
        <w:rPr>
          <w:b/>
          <w:bCs/>
        </w:rPr>
        <w:t>SDRF</w:t>
      </w:r>
      <w:r w:rsidRPr="005607A7">
        <w:t> file with sample modifications annotated:</w:t>
      </w:r>
    </w:p>
    <w:p w14:paraId="77B02134"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03C44DE">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EB1AE9" w14:textId="77777777" w:rsidR="005607A7" w:rsidRPr="003C44DE" w:rsidRDefault="005607A7" w:rsidP="00C664A0">
            <w:pPr>
              <w:rPr>
                <w:sz w:val="20"/>
                <w:szCs w:val="20"/>
              </w:rPr>
            </w:pPr>
          </w:p>
        </w:tc>
        <w:tc>
          <w:tcPr>
            <w:tcW w:w="438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74555B" w14:textId="77777777" w:rsidR="005607A7" w:rsidRPr="003C44DE" w:rsidRDefault="005607A7" w:rsidP="00C664A0">
            <w:pPr>
              <w:rPr>
                <w:b/>
                <w:bCs/>
                <w:sz w:val="20"/>
                <w:szCs w:val="20"/>
              </w:rPr>
            </w:pPr>
            <w:proofErr w:type="gramStart"/>
            <w:r w:rsidRPr="003C44DE">
              <w:rPr>
                <w:b/>
                <w:bCs/>
                <w:sz w:val="20"/>
                <w:szCs w:val="20"/>
              </w:rPr>
              <w:t>comment[</w:t>
            </w:r>
            <w:proofErr w:type="gramEnd"/>
            <w:r w:rsidRPr="003C44DE">
              <w:rPr>
                <w:b/>
                <w:bCs/>
                <w:sz w:val="20"/>
                <w:szCs w:val="20"/>
              </w:rPr>
              <w: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AFB4F83" w14:textId="77777777" w:rsidR="005607A7" w:rsidRPr="003C44DE" w:rsidRDefault="005607A7" w:rsidP="00C664A0">
            <w:pPr>
              <w:rPr>
                <w:b/>
                <w:bCs/>
                <w:sz w:val="20"/>
                <w:szCs w:val="20"/>
              </w:rPr>
            </w:pPr>
            <w:proofErr w:type="gramStart"/>
            <w:r w:rsidRPr="003C44DE">
              <w:rPr>
                <w:b/>
                <w:bCs/>
                <w:sz w:val="20"/>
                <w:szCs w:val="20"/>
              </w:rPr>
              <w:t>comment[</w:t>
            </w:r>
            <w:proofErr w:type="gramEnd"/>
            <w:r w:rsidRPr="003C44DE">
              <w:rPr>
                <w:b/>
                <w:bCs/>
                <w:sz w:val="20"/>
                <w:szCs w:val="20"/>
              </w:rPr>
              <w:t>modification parameters]</w:t>
            </w:r>
          </w:p>
        </w:tc>
      </w:tr>
      <w:tr w:rsidR="005607A7" w:rsidRPr="005607A7" w14:paraId="4CA89CE6" w14:textId="77777777" w:rsidTr="003C44DE">
        <w:tc>
          <w:tcPr>
            <w:tcW w:w="1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4EA974" w14:textId="77777777" w:rsidR="005607A7" w:rsidRPr="003C44DE" w:rsidRDefault="005607A7" w:rsidP="00C664A0">
            <w:pPr>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1C79A29" w14:textId="77777777" w:rsidR="005607A7" w:rsidRPr="003C44DE" w:rsidRDefault="005607A7" w:rsidP="00C664A0">
            <w:pPr>
              <w:rPr>
                <w:sz w:val="20"/>
                <w:szCs w:val="20"/>
              </w:rPr>
            </w:pPr>
            <w:r w:rsidRPr="003C44DE">
              <w:rPr>
                <w:sz w:val="20"/>
                <w:szCs w:val="20"/>
              </w:rPr>
              <w:t>NT=</w:t>
            </w:r>
            <w:proofErr w:type="spellStart"/>
            <w:r w:rsidRPr="003C44DE">
              <w:rPr>
                <w:sz w:val="20"/>
                <w:szCs w:val="20"/>
              </w:rPr>
              <w:t>Glu→pyro-Glu</w:t>
            </w:r>
            <w:proofErr w:type="spellEnd"/>
            <w:r w:rsidRPr="003C44DE">
              <w:rPr>
                <w:sz w:val="20"/>
                <w:szCs w:val="20"/>
              </w:rPr>
              <w:t>;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171FAA0" w14:textId="77777777" w:rsidR="005607A7" w:rsidRPr="003C44DE" w:rsidRDefault="005607A7" w:rsidP="00C664A0">
            <w:pPr>
              <w:rPr>
                <w:sz w:val="20"/>
                <w:szCs w:val="20"/>
              </w:rPr>
            </w:pPr>
            <w:r w:rsidRPr="003C44DE">
              <w:rPr>
                <w:sz w:val="20"/>
                <w:szCs w:val="20"/>
              </w:rPr>
              <w:t>NT=Oxidation; MT=Variable; TA=M</w:t>
            </w:r>
          </w:p>
        </w:tc>
      </w:tr>
    </w:tbl>
    <w:p w14:paraId="26928779" w14:textId="77777777" w:rsidR="003C44DE" w:rsidRDefault="003C44DE" w:rsidP="00C664A0">
      <w:pPr>
        <w:rPr>
          <w:b/>
          <w:bCs/>
        </w:rPr>
      </w:pPr>
    </w:p>
    <w:p w14:paraId="7B97F60C" w14:textId="219FE705" w:rsidR="005607A7" w:rsidRPr="00C27882" w:rsidRDefault="00C27882" w:rsidP="00C27882">
      <w:pPr>
        <w:pStyle w:val="Heading3"/>
        <w:rPr>
          <w:rFonts w:ascii="Times New Roman" w:hAnsi="Times New Roman"/>
          <w:b/>
          <w:bCs/>
        </w:rPr>
      </w:pPr>
      <w:bookmarkStart w:id="36" w:name="_Toc53173964"/>
      <w:r>
        <w:rPr>
          <w:rFonts w:ascii="Times New Roman" w:hAnsi="Times New Roman"/>
          <w:b/>
          <w:bCs/>
        </w:rPr>
        <w:t>6.5.2</w:t>
      </w:r>
      <w:r w:rsidR="005607A7" w:rsidRPr="00C27882">
        <w:rPr>
          <w:rFonts w:ascii="Times New Roman" w:hAnsi="Times New Roman"/>
          <w:b/>
          <w:bCs/>
        </w:rPr>
        <w:t xml:space="preserve"> Enzyme</w:t>
      </w:r>
      <w:bookmarkEnd w:id="36"/>
    </w:p>
    <w:p w14:paraId="3B82D305" w14:textId="77777777" w:rsidR="003C44DE" w:rsidRPr="003C44DE" w:rsidRDefault="003C44DE" w:rsidP="00C664A0"/>
    <w:p w14:paraId="0FC72A0A" w14:textId="5610B5B3" w:rsidR="005607A7" w:rsidRDefault="005607A7" w:rsidP="00C27882">
      <w:pPr>
        <w:jc w:val="both"/>
      </w:pPr>
      <w:r w:rsidRPr="005607A7">
        <w:t>The REQUIRED comment [cleavage agent details] property is used to capture the Enzyme information. Similar to protein modification</w:t>
      </w:r>
      <w:r w:rsidR="00C27882" w:rsidRPr="005607A7">
        <w:t xml:space="preserve"> </w:t>
      </w:r>
      <w:r w:rsidRPr="005607A7">
        <w:t>we will use a key=value pair representation to encode the following properties for each enzyme:</w:t>
      </w:r>
    </w:p>
    <w:p w14:paraId="2DF8397A"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490"/>
        <w:gridCol w:w="735"/>
        <w:gridCol w:w="1954"/>
        <w:gridCol w:w="1590"/>
        <w:gridCol w:w="2855"/>
      </w:tblGrid>
      <w:tr w:rsidR="005607A7" w:rsidRPr="003C44DE" w14:paraId="0819EF3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6A488E3"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2462B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BEB5EFD"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5878AE" w14:textId="77777777" w:rsidR="003C44DE" w:rsidRPr="003C44DE" w:rsidRDefault="005607A7" w:rsidP="00C664A0">
            <w:pPr>
              <w:rPr>
                <w:b/>
                <w:bCs/>
                <w:sz w:val="20"/>
                <w:szCs w:val="20"/>
              </w:rPr>
            </w:pPr>
            <w:proofErr w:type="gramStart"/>
            <w:r w:rsidRPr="003C44DE">
              <w:rPr>
                <w:b/>
                <w:bCs/>
                <w:sz w:val="20"/>
                <w:szCs w:val="20"/>
              </w:rPr>
              <w:t>Mandatory(</w:t>
            </w:r>
            <w:proofErr w:type="gramEnd"/>
            <w:r w:rsidR="003C44DE" w:rsidRPr="003C44DE">
              <w:rPr>
                <w:b/>
                <w:bCs/>
                <w:sz w:val="20"/>
                <w:szCs w:val="20"/>
              </w:rPr>
              <w:t>1</w:t>
            </w:r>
            <w:r w:rsidRPr="003C44DE">
              <w:rPr>
                <w:b/>
                <w:bCs/>
                <w:sz w:val="20"/>
                <w:szCs w:val="20"/>
              </w:rPr>
              <w:t>)</w:t>
            </w:r>
          </w:p>
          <w:p w14:paraId="0FA81AAE" w14:textId="791A801A" w:rsidR="005607A7" w:rsidRPr="003C44DE" w:rsidRDefault="005607A7" w:rsidP="00C664A0">
            <w:pPr>
              <w:rPr>
                <w:b/>
                <w:bCs/>
                <w:sz w:val="20"/>
                <w:szCs w:val="20"/>
              </w:rPr>
            </w:pPr>
            <w:proofErr w:type="gramStart"/>
            <w:r w:rsidRPr="003C44DE">
              <w:rPr>
                <w:b/>
                <w:bCs/>
                <w:sz w:val="20"/>
                <w:szCs w:val="20"/>
              </w:rPr>
              <w:t>Optional(</w:t>
            </w:r>
            <w:proofErr w:type="gramEnd"/>
            <w:r w:rsidRPr="003C44DE">
              <w:rPr>
                <w:b/>
                <w:bCs/>
                <w:sz w:val="20"/>
                <w:szCs w:val="20"/>
              </w:rPr>
              <w:t>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F1447F9" w14:textId="77777777" w:rsidR="005607A7" w:rsidRPr="003C44DE" w:rsidRDefault="005607A7" w:rsidP="00C664A0">
            <w:pPr>
              <w:rPr>
                <w:b/>
                <w:bCs/>
                <w:sz w:val="20"/>
                <w:szCs w:val="20"/>
              </w:rPr>
            </w:pPr>
            <w:r w:rsidRPr="003C44DE">
              <w:rPr>
                <w:b/>
                <w:bCs/>
                <w:sz w:val="20"/>
                <w:szCs w:val="20"/>
              </w:rPr>
              <w:t>comment</w:t>
            </w:r>
          </w:p>
        </w:tc>
      </w:tr>
      <w:tr w:rsidR="005607A7" w:rsidRPr="003C44DE" w14:paraId="0ADE39EC"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C664A0">
            <w:pPr>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C664A0">
            <w:pPr>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77777777" w:rsidR="005607A7" w:rsidRPr="003C44DE" w:rsidRDefault="005607A7" w:rsidP="00C664A0">
            <w:pPr>
              <w:rPr>
                <w:sz w:val="20"/>
                <w:szCs w:val="20"/>
              </w:rPr>
            </w:pPr>
            <w:r w:rsidRPr="003C44DE">
              <w:rPr>
                <w:sz w:val="20"/>
                <w:szCs w:val="20"/>
              </w:rPr>
              <w:t>* Name of the Term in this particular case Name of the Enzyme.</w:t>
            </w:r>
          </w:p>
        </w:tc>
      </w:tr>
      <w:tr w:rsidR="005607A7" w:rsidRPr="003C44DE" w14:paraId="7D41058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60C3F7" w14:textId="77777777" w:rsidR="005607A7" w:rsidRPr="003C44DE" w:rsidRDefault="005607A7" w:rsidP="00C664A0">
            <w:pPr>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D4A9B2B"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2FA28D" w14:textId="77777777" w:rsidR="005607A7" w:rsidRPr="003C44DE" w:rsidRDefault="005607A7" w:rsidP="00C664A0">
            <w:pPr>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7BE493" w14:textId="57AE4F78"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3FC9DDD" w14:textId="77777777" w:rsidR="005607A7" w:rsidRPr="003C44DE" w:rsidRDefault="005607A7" w:rsidP="00C664A0">
            <w:pPr>
              <w:rPr>
                <w:sz w:val="20"/>
                <w:szCs w:val="20"/>
              </w:rPr>
            </w:pPr>
            <w:r w:rsidRPr="003C44DE">
              <w:rPr>
                <w:sz w:val="20"/>
                <w:szCs w:val="20"/>
              </w:rPr>
              <w:t>Accession in an external PSI-MS Ontology definition under the following category </w:t>
            </w:r>
            <w:hyperlink r:id="rId39" w:history="1">
              <w:r w:rsidRPr="003C44DE">
                <w:rPr>
                  <w:rStyle w:val="Hyperlink"/>
                  <w:sz w:val="20"/>
                  <w:szCs w:val="20"/>
                </w:rPr>
                <w:t>Cleavage agent name</w:t>
              </w:r>
            </w:hyperlink>
            <w:r w:rsidRPr="003C44DE">
              <w:rPr>
                <w:sz w:val="20"/>
                <w:szCs w:val="20"/>
              </w:rPr>
              <w:t>.</w:t>
            </w:r>
          </w:p>
        </w:tc>
      </w:tr>
      <w:tr w:rsidR="005607A7" w:rsidRPr="003C44DE" w14:paraId="321F44D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C664A0">
            <w:pPr>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C664A0">
            <w:pPr>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77777777" w:rsidR="005607A7" w:rsidRPr="003C44DE" w:rsidRDefault="005607A7" w:rsidP="00C664A0">
            <w:pPr>
              <w:rPr>
                <w:sz w:val="20"/>
                <w:szCs w:val="20"/>
              </w:rPr>
            </w:pPr>
            <w:r w:rsidRPr="003C44DE">
              <w:rPr>
                <w:sz w:val="20"/>
                <w:szCs w:val="20"/>
              </w:rPr>
              <w:t>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77777777" w:rsidR="005607A7" w:rsidRPr="003C44DE" w:rsidRDefault="005607A7" w:rsidP="00C664A0">
            <w:pPr>
              <w:rPr>
                <w:sz w:val="20"/>
                <w:szCs w:val="20"/>
              </w:rPr>
            </w:pPr>
            <w:r w:rsidRPr="003C44DE">
              <w:rPr>
                <w:sz w:val="20"/>
                <w:szCs w:val="20"/>
              </w:rPr>
              <w:t>The cleavage site defined as a regular expression.</w:t>
            </w:r>
          </w:p>
        </w:tc>
      </w:tr>
    </w:tbl>
    <w:p w14:paraId="4BEC0C52" w14:textId="77777777" w:rsidR="003C44DE" w:rsidRDefault="003C44DE" w:rsidP="00C664A0"/>
    <w:p w14:paraId="74A14266" w14:textId="39A1858C" w:rsidR="005607A7" w:rsidRDefault="005607A7" w:rsidP="00C664A0">
      <w:r w:rsidRPr="005607A7">
        <w:t>An example of a </w:t>
      </w:r>
      <w:r w:rsidRPr="005607A7">
        <w:rPr>
          <w:b/>
          <w:bCs/>
        </w:rPr>
        <w:t>SDRF</w:t>
      </w:r>
      <w:r w:rsidRPr="005607A7">
        <w:t> with sample enzyme annotated:</w:t>
      </w:r>
    </w:p>
    <w:p w14:paraId="048D2AF3"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107"/>
        <w:gridCol w:w="4602"/>
      </w:tblGrid>
      <w:tr w:rsidR="005607A7" w:rsidRPr="005607A7" w14:paraId="1C9369FF"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7D2FC6" w14:textId="77777777" w:rsidR="005607A7" w:rsidRPr="003C44DE"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9EAE5A" w14:textId="77777777" w:rsidR="005607A7" w:rsidRPr="003C44DE" w:rsidRDefault="005607A7" w:rsidP="00C664A0">
            <w:pPr>
              <w:rPr>
                <w:b/>
                <w:bCs/>
                <w:sz w:val="20"/>
                <w:szCs w:val="20"/>
              </w:rPr>
            </w:pPr>
            <w:proofErr w:type="gramStart"/>
            <w:r w:rsidRPr="003C44DE">
              <w:rPr>
                <w:b/>
                <w:bCs/>
                <w:sz w:val="20"/>
                <w:szCs w:val="20"/>
              </w:rPr>
              <w:t>comment[</w:t>
            </w:r>
            <w:proofErr w:type="gramEnd"/>
            <w:r w:rsidRPr="003C44DE">
              <w:rPr>
                <w:b/>
                <w:bCs/>
                <w:sz w:val="20"/>
                <w:szCs w:val="20"/>
              </w:rPr>
              <w:t>cleavage agent details]</w:t>
            </w:r>
          </w:p>
        </w:tc>
      </w:tr>
      <w:tr w:rsidR="005607A7" w:rsidRPr="005607A7" w14:paraId="7ECB0D18"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E561110"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D970D9" w14:textId="77777777" w:rsidR="005607A7" w:rsidRPr="003C44DE" w:rsidRDefault="005607A7" w:rsidP="00C664A0">
            <w:pPr>
              <w:rPr>
                <w:sz w:val="20"/>
                <w:szCs w:val="20"/>
              </w:rPr>
            </w:pPr>
            <w:r w:rsidRPr="003C44DE">
              <w:rPr>
                <w:sz w:val="20"/>
                <w:szCs w:val="20"/>
              </w:rPr>
              <w:t>NT=Trypsin; AC=MS:1001251; CS=</w:t>
            </w:r>
            <w:proofErr w:type="gramStart"/>
            <w:r w:rsidRPr="003C44DE">
              <w:rPr>
                <w:sz w:val="20"/>
                <w:szCs w:val="20"/>
              </w:rPr>
              <w:t>(?</w:t>
            </w:r>
            <w:r w:rsidRPr="003C44DE">
              <w:rPr>
                <w:rFonts w:ascii="Cambria Math" w:hAnsi="Cambria Math" w:cs="Cambria Math"/>
                <w:sz w:val="20"/>
                <w:szCs w:val="20"/>
              </w:rPr>
              <w:t>⇐</w:t>
            </w:r>
            <w:proofErr w:type="gramEnd"/>
            <w:r w:rsidRPr="003C44DE">
              <w:rPr>
                <w:sz w:val="20"/>
                <w:szCs w:val="20"/>
              </w:rPr>
              <w:t>[KR])(?!P)</w:t>
            </w:r>
          </w:p>
        </w:tc>
      </w:tr>
    </w:tbl>
    <w:p w14:paraId="4376EE5B" w14:textId="77777777" w:rsidR="003C44DE" w:rsidRDefault="003C44DE" w:rsidP="00C664A0">
      <w:pPr>
        <w:rPr>
          <w:b/>
          <w:bCs/>
        </w:rPr>
      </w:pPr>
    </w:p>
    <w:p w14:paraId="4EC250DF" w14:textId="2DB09858" w:rsidR="005607A7" w:rsidRPr="00C27882" w:rsidRDefault="00C27882" w:rsidP="00C27882">
      <w:pPr>
        <w:pStyle w:val="Heading3"/>
        <w:rPr>
          <w:rFonts w:ascii="Times New Roman" w:hAnsi="Times New Roman"/>
          <w:b/>
          <w:bCs/>
        </w:rPr>
      </w:pPr>
      <w:bookmarkStart w:id="37" w:name="_Toc53173965"/>
      <w:r w:rsidRPr="00C27882">
        <w:rPr>
          <w:rFonts w:ascii="Times New Roman" w:hAnsi="Times New Roman"/>
          <w:b/>
          <w:bCs/>
        </w:rPr>
        <w:t>6.5.3</w:t>
      </w:r>
      <w:r w:rsidR="005607A7" w:rsidRPr="00C27882">
        <w:rPr>
          <w:rFonts w:ascii="Times New Roman" w:hAnsi="Times New Roman"/>
          <w:b/>
          <w:bCs/>
        </w:rPr>
        <w:t xml:space="preserve"> Precursor and Fragment mass tolerances</w:t>
      </w:r>
      <w:bookmarkEnd w:id="37"/>
    </w:p>
    <w:p w14:paraId="3C5E1B6E" w14:textId="77777777" w:rsidR="003C44DE" w:rsidRPr="003C44DE" w:rsidRDefault="003C44DE" w:rsidP="00C664A0"/>
    <w:p w14:paraId="0FA55E4C" w14:textId="3DA29C88" w:rsidR="005607A7" w:rsidRDefault="005607A7" w:rsidP="00C664A0">
      <w:r w:rsidRPr="005607A7">
        <w:t>Encoding precursor and fragment tolerances, for proteomics experiments is important to encode different tolerances (Precursor and fragment).</w:t>
      </w:r>
    </w:p>
    <w:p w14:paraId="225BE78C"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107"/>
        <w:gridCol w:w="3412"/>
        <w:gridCol w:w="3467"/>
      </w:tblGrid>
      <w:tr w:rsidR="005607A7" w:rsidRPr="005607A7" w14:paraId="26DC4B2B"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61F3092" w14:textId="77777777" w:rsidR="005607A7" w:rsidRPr="003C44DE"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973C44" w14:textId="77777777" w:rsidR="005607A7" w:rsidRPr="003C44DE" w:rsidRDefault="005607A7" w:rsidP="00C664A0">
            <w:pPr>
              <w:rPr>
                <w:b/>
                <w:bCs/>
                <w:sz w:val="20"/>
                <w:szCs w:val="20"/>
              </w:rPr>
            </w:pPr>
            <w:proofErr w:type="gramStart"/>
            <w:r w:rsidRPr="003C44DE">
              <w:rPr>
                <w:b/>
                <w:bCs/>
                <w:sz w:val="20"/>
                <w:szCs w:val="20"/>
              </w:rPr>
              <w:t>comment[</w:t>
            </w:r>
            <w:proofErr w:type="gramEnd"/>
            <w:r w:rsidRPr="003C44DE">
              <w:rPr>
                <w:b/>
                <w:bCs/>
                <w:sz w:val="20"/>
                <w:szCs w:val="20"/>
              </w:rPr>
              <w: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EFAD69" w14:textId="77777777" w:rsidR="005607A7" w:rsidRPr="003C44DE" w:rsidRDefault="005607A7" w:rsidP="00C664A0">
            <w:pPr>
              <w:rPr>
                <w:b/>
                <w:bCs/>
                <w:sz w:val="20"/>
                <w:szCs w:val="20"/>
              </w:rPr>
            </w:pPr>
            <w:proofErr w:type="gramStart"/>
            <w:r w:rsidRPr="003C44DE">
              <w:rPr>
                <w:b/>
                <w:bCs/>
                <w:sz w:val="20"/>
                <w:szCs w:val="20"/>
              </w:rPr>
              <w:t>comment[</w:t>
            </w:r>
            <w:proofErr w:type="gramEnd"/>
            <w:r w:rsidRPr="003C44DE">
              <w:rPr>
                <w:b/>
                <w:bCs/>
                <w:sz w:val="20"/>
                <w:szCs w:val="20"/>
              </w:rPr>
              <w:t>precursor mass tolerance]</w:t>
            </w:r>
          </w:p>
        </w:tc>
      </w:tr>
      <w:tr w:rsidR="005607A7" w:rsidRPr="005607A7" w14:paraId="28230BED"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C3C8909"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96204FE" w14:textId="77777777" w:rsidR="005607A7" w:rsidRPr="003C44DE" w:rsidRDefault="005607A7" w:rsidP="00C664A0">
            <w:pPr>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6685AC" w14:textId="1A6BDE30" w:rsidR="005607A7" w:rsidRPr="003C44DE" w:rsidRDefault="005607A7" w:rsidP="00C664A0">
            <w:pPr>
              <w:rPr>
                <w:sz w:val="20"/>
                <w:szCs w:val="20"/>
              </w:rPr>
            </w:pPr>
            <w:r w:rsidRPr="003C44DE">
              <w:rPr>
                <w:sz w:val="20"/>
                <w:szCs w:val="20"/>
              </w:rPr>
              <w:t>pm</w:t>
            </w:r>
          </w:p>
        </w:tc>
      </w:tr>
    </w:tbl>
    <w:p w14:paraId="2A73EA9B" w14:textId="77777777" w:rsidR="003C44DE" w:rsidRDefault="003C44DE" w:rsidP="00C664A0">
      <w:pPr>
        <w:rPr>
          <w:b/>
          <w:bCs/>
        </w:rPr>
      </w:pPr>
    </w:p>
    <w:p w14:paraId="638D4110" w14:textId="449F32FD" w:rsidR="005607A7" w:rsidRPr="005607A7" w:rsidRDefault="005607A7" w:rsidP="00C27882">
      <w:pPr>
        <w:pStyle w:val="Heading1"/>
      </w:pPr>
      <w:bookmarkStart w:id="38" w:name="_Toc53173966"/>
      <w:r w:rsidRPr="005607A7">
        <w:t>Specific use cases and conventions</w:t>
      </w:r>
      <w:bookmarkEnd w:id="38"/>
    </w:p>
    <w:p w14:paraId="4E3B8063" w14:textId="77777777" w:rsidR="003C44DE" w:rsidRDefault="003C44DE" w:rsidP="00C664A0">
      <w:pPr>
        <w:rPr>
          <w:b/>
          <w:bCs/>
        </w:rPr>
      </w:pPr>
    </w:p>
    <w:p w14:paraId="3D05E4F8" w14:textId="0E14FFB5" w:rsidR="005607A7" w:rsidRPr="00C27882" w:rsidRDefault="00C27882" w:rsidP="00C27882">
      <w:pPr>
        <w:pStyle w:val="Heading2"/>
        <w:rPr>
          <w:b/>
          <w:bCs/>
        </w:rPr>
      </w:pPr>
      <w:bookmarkStart w:id="39" w:name="_Toc53173967"/>
      <w:r w:rsidRPr="00C27882">
        <w:rPr>
          <w:b/>
          <w:bCs/>
        </w:rPr>
        <w:lastRenderedPageBreak/>
        <w:t xml:space="preserve">7.1 </w:t>
      </w:r>
      <w:r w:rsidR="005607A7" w:rsidRPr="00C27882">
        <w:rPr>
          <w:b/>
          <w:bCs/>
        </w:rPr>
        <w:t>How to encode age</w:t>
      </w:r>
      <w:bookmarkEnd w:id="39"/>
    </w:p>
    <w:p w14:paraId="687A79E1" w14:textId="77777777" w:rsidR="003C44DE" w:rsidRDefault="003C44DE" w:rsidP="00C664A0"/>
    <w:p w14:paraId="262DD5FD" w14:textId="5BB922D7" w:rsidR="005607A7" w:rsidRPr="005607A7" w:rsidRDefault="005607A7" w:rsidP="00C27882">
      <w:pPr>
        <w:jc w:val="both"/>
      </w:pPr>
      <w:r w:rsidRPr="005607A7">
        <w:t>One of the characteristics about the sample is the age of an individual. It is RECOMMENDED to provide the age in the following format: {X}Y{X}M{X}D. Some valid examples are:</w:t>
      </w:r>
    </w:p>
    <w:p w14:paraId="325F1E71" w14:textId="77777777" w:rsidR="00C27882" w:rsidRDefault="00C27882" w:rsidP="00C664A0"/>
    <w:p w14:paraId="477700DC" w14:textId="56A27B40" w:rsidR="005607A7" w:rsidRPr="005607A7" w:rsidRDefault="005607A7" w:rsidP="00C664A0">
      <w:r w:rsidRPr="005607A7">
        <w:t>40Y (forty years)</w:t>
      </w:r>
    </w:p>
    <w:p w14:paraId="3B68C95F" w14:textId="77777777" w:rsidR="005607A7" w:rsidRPr="005607A7" w:rsidRDefault="005607A7" w:rsidP="00C664A0">
      <w:r w:rsidRPr="005607A7">
        <w:t>40Y5M (forty years and 5 months)</w:t>
      </w:r>
    </w:p>
    <w:p w14:paraId="3E0205FF" w14:textId="77777777" w:rsidR="005607A7" w:rsidRPr="005607A7" w:rsidRDefault="005607A7" w:rsidP="00C664A0">
      <w:r w:rsidRPr="005607A7">
        <w:t>40Y5M2D (forty years, 5 months and 2 days)</w:t>
      </w:r>
    </w:p>
    <w:p w14:paraId="6EACE239" w14:textId="77777777" w:rsidR="005607A7" w:rsidRPr="005607A7" w:rsidRDefault="005607A7" w:rsidP="00C664A0">
      <w:r w:rsidRPr="005607A7">
        <w:t>When needed, weeks can also be used:</w:t>
      </w:r>
    </w:p>
    <w:p w14:paraId="796F95B2" w14:textId="77777777" w:rsidR="005607A7" w:rsidRPr="005607A7" w:rsidRDefault="005607A7" w:rsidP="00C664A0">
      <w:r w:rsidRPr="005607A7">
        <w:t>8W (eight weeks)</w:t>
      </w:r>
    </w:p>
    <w:p w14:paraId="7393DA48" w14:textId="77777777" w:rsidR="00C74817" w:rsidRDefault="00C74817" w:rsidP="00C664A0"/>
    <w:p w14:paraId="48CECA92" w14:textId="59CEF4D8" w:rsidR="005607A7" w:rsidRPr="005607A7" w:rsidRDefault="005607A7" w:rsidP="00C664A0">
      <w:r w:rsidRPr="005607A7">
        <w:t>Age interval:</w:t>
      </w:r>
    </w:p>
    <w:p w14:paraId="0716AEEF" w14:textId="77777777" w:rsidR="00C74817" w:rsidRDefault="00C74817" w:rsidP="00C664A0"/>
    <w:p w14:paraId="403E1516" w14:textId="4D5A5718" w:rsidR="005607A7" w:rsidRDefault="00C27882" w:rsidP="00C664A0">
      <w:r w:rsidRPr="005607A7">
        <w:t>Sometimes</w:t>
      </w:r>
      <w:r w:rsidR="005607A7" w:rsidRPr="005607A7">
        <w:t xml:space="preserve"> the sample do not have an exact time but biologically it is more important to define a range of age. In order to annotate an </w:t>
      </w:r>
      <w:r w:rsidRPr="005607A7">
        <w:t>age,</w:t>
      </w:r>
      <w:r w:rsidR="005607A7" w:rsidRPr="005607A7">
        <w:t xml:space="preserve"> range the following standard MUST be followed:</w:t>
      </w:r>
    </w:p>
    <w:p w14:paraId="1DCC0BFD" w14:textId="77777777" w:rsidR="00C27882" w:rsidRPr="005607A7" w:rsidRDefault="00C27882" w:rsidP="00C664A0"/>
    <w:p w14:paraId="28BBC2DD" w14:textId="77777777" w:rsidR="005607A7" w:rsidRPr="005607A7" w:rsidRDefault="005607A7" w:rsidP="00C664A0">
      <w:r w:rsidRPr="005607A7">
        <w:t>40Y-85Y</w:t>
      </w:r>
    </w:p>
    <w:p w14:paraId="4E5EA71F" w14:textId="77777777" w:rsidR="00C74817" w:rsidRDefault="00C74817" w:rsidP="00C664A0"/>
    <w:p w14:paraId="462F51E8" w14:textId="0C41AB8B" w:rsidR="005607A7" w:rsidRPr="005607A7" w:rsidRDefault="005607A7" w:rsidP="00C664A0">
      <w:r w:rsidRPr="005607A7">
        <w:t>This means that the subject (sample) can be group between 40 and 85 years old.</w:t>
      </w:r>
    </w:p>
    <w:p w14:paraId="2065FEE9" w14:textId="77777777" w:rsidR="005607A7" w:rsidRPr="005607A7" w:rsidRDefault="005607A7" w:rsidP="00C27882">
      <w:pPr>
        <w:jc w:val="both"/>
      </w:pPr>
      <w:r w:rsidRPr="005607A7">
        <w:t>Other temporal information can be encoded in a similar way.</w:t>
      </w:r>
    </w:p>
    <w:p w14:paraId="45A44D49" w14:textId="77777777" w:rsidR="00C74817" w:rsidRDefault="00C74817" w:rsidP="00C664A0">
      <w:pPr>
        <w:rPr>
          <w:b/>
          <w:bCs/>
        </w:rPr>
      </w:pPr>
    </w:p>
    <w:p w14:paraId="03F0EB05" w14:textId="1C882DCB" w:rsidR="005607A7" w:rsidRPr="00C27882" w:rsidRDefault="00C27882" w:rsidP="00C27882">
      <w:pPr>
        <w:pStyle w:val="Heading2"/>
        <w:rPr>
          <w:b/>
          <w:bCs/>
        </w:rPr>
      </w:pPr>
      <w:bookmarkStart w:id="40" w:name="_Toc53173968"/>
      <w:r w:rsidRPr="00C27882">
        <w:rPr>
          <w:b/>
          <w:bCs/>
        </w:rPr>
        <w:t xml:space="preserve">7.2 </w:t>
      </w:r>
      <w:r w:rsidR="005607A7" w:rsidRPr="00C27882">
        <w:rPr>
          <w:b/>
          <w:bCs/>
        </w:rPr>
        <w:t xml:space="preserve">Phosphoproteomics and </w:t>
      </w:r>
      <w:r w:rsidRPr="00C27882">
        <w:rPr>
          <w:b/>
          <w:bCs/>
        </w:rPr>
        <w:t>posttranslational modifications</w:t>
      </w:r>
      <w:r w:rsidR="005607A7" w:rsidRPr="00C27882">
        <w:rPr>
          <w:b/>
          <w:bCs/>
        </w:rPr>
        <w:t xml:space="preserve"> </w:t>
      </w:r>
      <w:r w:rsidRPr="00C27882">
        <w:rPr>
          <w:b/>
          <w:bCs/>
        </w:rPr>
        <w:t>studies</w:t>
      </w:r>
      <w:bookmarkEnd w:id="40"/>
    </w:p>
    <w:p w14:paraId="70DA10AD" w14:textId="77777777" w:rsidR="00C74817" w:rsidRDefault="00C74817" w:rsidP="00C664A0"/>
    <w:p w14:paraId="35D19A28" w14:textId="17DC5235" w:rsidR="005607A7" w:rsidRDefault="005607A7" w:rsidP="00C27882">
      <w:pPr>
        <w:jc w:val="both"/>
      </w:pPr>
      <w:r w:rsidRPr="005607A7">
        <w:t xml:space="preserve">In </w:t>
      </w:r>
      <w:proofErr w:type="spellStart"/>
      <w:r w:rsidRPr="005607A7">
        <w:t>phopshoproteomics</w:t>
      </w:r>
      <w:proofErr w:type="spellEnd"/>
      <w:r w:rsidRPr="005607A7">
        <w:t xml:space="preserve"> experiments the sample is </w:t>
      </w:r>
      <w:r w:rsidR="00C74817" w:rsidRPr="005607A7">
        <w:t>enriched</w:t>
      </w:r>
      <w:r w:rsidRPr="005607A7">
        <w:t xml:space="preserve"> to detect phosphorylation sites. In those experiments the </w:t>
      </w:r>
      <w:proofErr w:type="gramStart"/>
      <w:r w:rsidRPr="005607A7">
        <w:t>characteristics[</w:t>
      </w:r>
      <w:proofErr w:type="gramEnd"/>
      <w:r w:rsidRPr="005607A7">
        <w:t>enrichment process] should be provided.</w:t>
      </w:r>
      <w:r w:rsidR="00C27882">
        <w:t xml:space="preserve"> </w:t>
      </w:r>
      <w:r w:rsidRPr="005607A7">
        <w:t>The different values already included in EFO are:</w:t>
      </w:r>
    </w:p>
    <w:p w14:paraId="7A4A8607" w14:textId="77777777" w:rsidR="00C27882" w:rsidRPr="005607A7" w:rsidRDefault="00C27882" w:rsidP="00C27882">
      <w:pPr>
        <w:jc w:val="both"/>
      </w:pPr>
    </w:p>
    <w:p w14:paraId="4513BADC" w14:textId="77777777" w:rsidR="005607A7" w:rsidRPr="005607A7" w:rsidRDefault="005607A7" w:rsidP="00C27882">
      <w:pPr>
        <w:pStyle w:val="ListParagraph"/>
        <w:numPr>
          <w:ilvl w:val="0"/>
          <w:numId w:val="42"/>
        </w:numPr>
      </w:pPr>
      <w:r w:rsidRPr="005607A7">
        <w:t>enrichment of phosphorylated Protein</w:t>
      </w:r>
    </w:p>
    <w:p w14:paraId="20F46AF5" w14:textId="77777777" w:rsidR="005607A7" w:rsidRPr="005607A7" w:rsidRDefault="005607A7" w:rsidP="00C27882">
      <w:pPr>
        <w:pStyle w:val="ListParagraph"/>
        <w:numPr>
          <w:ilvl w:val="0"/>
          <w:numId w:val="42"/>
        </w:numPr>
      </w:pPr>
      <w:r w:rsidRPr="005607A7">
        <w:t>enrichment of glycosylated Protein</w:t>
      </w:r>
    </w:p>
    <w:p w14:paraId="01297BCA" w14:textId="77777777" w:rsidR="00C27882" w:rsidRDefault="00C27882" w:rsidP="00C664A0"/>
    <w:p w14:paraId="5BB7F518" w14:textId="2368A909" w:rsidR="005607A7" w:rsidRPr="005607A7" w:rsidRDefault="005607A7" w:rsidP="00C27882">
      <w:pPr>
        <w:jc w:val="both"/>
      </w:pPr>
      <w:r w:rsidRPr="005607A7">
        <w:t xml:space="preserve">This characteristic can be used as factor </w:t>
      </w:r>
      <w:proofErr w:type="gramStart"/>
      <w:r w:rsidRPr="005607A7">
        <w:t>value[</w:t>
      </w:r>
      <w:proofErr w:type="gramEnd"/>
      <w:r w:rsidRPr="005607A7">
        <w:t>enrichment process] to differentiate the expression between proteins in the phosphoproteomics sample compare with control.</w:t>
      </w:r>
    </w:p>
    <w:p w14:paraId="6540A6A1" w14:textId="77777777" w:rsidR="00C74817" w:rsidRDefault="00C74817" w:rsidP="00C664A0">
      <w:pPr>
        <w:rPr>
          <w:b/>
          <w:bCs/>
        </w:rPr>
      </w:pPr>
    </w:p>
    <w:p w14:paraId="3B428D7C" w14:textId="3937FC3A" w:rsidR="005607A7" w:rsidRPr="00C27882" w:rsidRDefault="00C27882" w:rsidP="00C27882">
      <w:pPr>
        <w:pStyle w:val="Heading2"/>
        <w:rPr>
          <w:b/>
          <w:bCs/>
        </w:rPr>
      </w:pPr>
      <w:bookmarkStart w:id="41" w:name="_Toc53173969"/>
      <w:r w:rsidRPr="00C27882">
        <w:rPr>
          <w:b/>
          <w:bCs/>
        </w:rPr>
        <w:t xml:space="preserve">7.3 </w:t>
      </w:r>
      <w:r w:rsidR="005607A7" w:rsidRPr="00C27882">
        <w:rPr>
          <w:b/>
          <w:bCs/>
        </w:rPr>
        <w:t>Pooled samples</w:t>
      </w:r>
      <w:bookmarkEnd w:id="41"/>
    </w:p>
    <w:p w14:paraId="5BD78A86" w14:textId="77777777" w:rsidR="00C74817" w:rsidRDefault="00C74817" w:rsidP="00C664A0"/>
    <w:p w14:paraId="033A99E1" w14:textId="0F37A736" w:rsidR="005607A7" w:rsidRDefault="005607A7" w:rsidP="00C664A0">
      <w:r w:rsidRPr="005607A7">
        <w:t>When multiple samples are pooled into one, the general approach is to annotate them separately, abiding by the general rule: one row stands for one sample-to-file relationship. In this case, multiple rows are created for the corresponding data file</w:t>
      </w:r>
      <w:r w:rsidR="00C74817">
        <w:t>.</w:t>
      </w:r>
    </w:p>
    <w:p w14:paraId="651685E7" w14:textId="77777777" w:rsidR="00C74817" w:rsidRPr="00C74817" w:rsidRDefault="00C74817" w:rsidP="00C664A0"/>
    <w:p w14:paraId="7A2DF951" w14:textId="36BFE327" w:rsidR="005607A7" w:rsidRDefault="005607A7" w:rsidP="00C664A0">
      <w:r w:rsidRPr="005607A7">
        <w:t>One possible exception is made for the case when one channel e.g. in a TMT/</w:t>
      </w:r>
      <w:proofErr w:type="spellStart"/>
      <w:r w:rsidRPr="005607A7">
        <w:t>iTRAQ</w:t>
      </w:r>
      <w:proofErr w:type="spellEnd"/>
      <w:r w:rsidRPr="005607A7">
        <w:t xml:space="preserve"> multiplexed experiment is used for a sample pooled from all other channels, typically for normalization purposes. In this case, it is not necessary to repeat all sample annotations. Instead, a special characteristic can be used:</w:t>
      </w:r>
    </w:p>
    <w:p w14:paraId="7A7A0E7B" w14:textId="77777777" w:rsidR="00C74817" w:rsidRPr="00C74817" w:rsidRDefault="00C74817" w:rsidP="00C664A0"/>
    <w:tbl>
      <w:tblPr>
        <w:tblW w:w="9639" w:type="dxa"/>
        <w:tblInd w:w="-575" w:type="dxa"/>
        <w:tblLayout w:type="fixed"/>
        <w:tblCellMar>
          <w:top w:w="15" w:type="dxa"/>
          <w:left w:w="15" w:type="dxa"/>
          <w:bottom w:w="15" w:type="dxa"/>
          <w:right w:w="15" w:type="dxa"/>
        </w:tblCellMar>
        <w:tblLook w:val="04A0" w:firstRow="1" w:lastRow="0" w:firstColumn="1" w:lastColumn="0" w:noHBand="0" w:noVBand="1"/>
      </w:tblPr>
      <w:tblGrid>
        <w:gridCol w:w="1560"/>
        <w:gridCol w:w="3118"/>
        <w:gridCol w:w="851"/>
        <w:gridCol w:w="1858"/>
        <w:gridCol w:w="2252"/>
      </w:tblGrid>
      <w:tr w:rsidR="005607A7" w:rsidRPr="005607A7" w14:paraId="291ECD35" w14:textId="77777777" w:rsidTr="00C27882">
        <w:trPr>
          <w:tblHeader/>
        </w:trPr>
        <w:tc>
          <w:tcPr>
            <w:tcW w:w="156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29B8D" w14:textId="77777777" w:rsidR="005607A7" w:rsidRPr="00C74817" w:rsidRDefault="005607A7" w:rsidP="00C664A0">
            <w:pPr>
              <w:rPr>
                <w:b/>
                <w:bCs/>
                <w:sz w:val="20"/>
                <w:szCs w:val="20"/>
              </w:rPr>
            </w:pPr>
            <w:r w:rsidRPr="00C74817">
              <w:rPr>
                <w:b/>
                <w:bCs/>
                <w:sz w:val="20"/>
                <w:szCs w:val="20"/>
              </w:rPr>
              <w:t>source name</w:t>
            </w:r>
          </w:p>
        </w:tc>
        <w:tc>
          <w:tcPr>
            <w:tcW w:w="311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4D65C32" w14:textId="77777777" w:rsidR="005607A7" w:rsidRPr="00C74817" w:rsidRDefault="005607A7" w:rsidP="00C664A0">
            <w:pPr>
              <w:rPr>
                <w:b/>
                <w:bCs/>
                <w:sz w:val="20"/>
                <w:szCs w:val="20"/>
              </w:rPr>
            </w:pPr>
            <w:proofErr w:type="gramStart"/>
            <w:r w:rsidRPr="00C74817">
              <w:rPr>
                <w:b/>
                <w:bCs/>
                <w:sz w:val="20"/>
                <w:szCs w:val="20"/>
              </w:rPr>
              <w:t>characteristics[</w:t>
            </w:r>
            <w:proofErr w:type="gramEnd"/>
            <w:r w:rsidRPr="00C74817">
              <w:rPr>
                <w:b/>
                <w:bCs/>
                <w:sz w:val="20"/>
                <w:szCs w:val="20"/>
              </w:rPr>
              <w:t>pooled sampl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9BBA30" w14:textId="77777777" w:rsidR="005607A7" w:rsidRPr="00C74817" w:rsidRDefault="005607A7" w:rsidP="00C664A0">
            <w:pPr>
              <w:rPr>
                <w:b/>
                <w:bCs/>
                <w:sz w:val="20"/>
                <w:szCs w:val="20"/>
              </w:rPr>
            </w:pPr>
            <w:r w:rsidRPr="00C74817">
              <w:rPr>
                <w:b/>
                <w:bCs/>
                <w:sz w:val="20"/>
                <w:szCs w:val="20"/>
              </w:rPr>
              <w:t>assay name</w:t>
            </w:r>
          </w:p>
        </w:tc>
        <w:tc>
          <w:tcPr>
            <w:tcW w:w="185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29CF9" w14:textId="77777777" w:rsidR="005607A7" w:rsidRPr="00C74817" w:rsidRDefault="005607A7" w:rsidP="00C664A0">
            <w:pPr>
              <w:rPr>
                <w:b/>
                <w:bCs/>
                <w:sz w:val="20"/>
                <w:szCs w:val="20"/>
              </w:rPr>
            </w:pPr>
            <w:r w:rsidRPr="00C74817">
              <w:rPr>
                <w:b/>
                <w:bCs/>
                <w:sz w:val="20"/>
                <w:szCs w:val="20"/>
              </w:rPr>
              <w:t>comment[label]</w:t>
            </w:r>
          </w:p>
        </w:tc>
        <w:tc>
          <w:tcPr>
            <w:tcW w:w="22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8CFEFB" w14:textId="77777777" w:rsidR="005607A7" w:rsidRPr="00C74817" w:rsidRDefault="005607A7" w:rsidP="00C664A0">
            <w:pPr>
              <w:rPr>
                <w:b/>
                <w:bCs/>
                <w:sz w:val="20"/>
                <w:szCs w:val="20"/>
              </w:rPr>
            </w:pPr>
            <w:proofErr w:type="gramStart"/>
            <w:r w:rsidRPr="00C74817">
              <w:rPr>
                <w:b/>
                <w:bCs/>
                <w:sz w:val="20"/>
                <w:szCs w:val="20"/>
              </w:rPr>
              <w:t>comment[</w:t>
            </w:r>
            <w:proofErr w:type="gramEnd"/>
            <w:r w:rsidRPr="00C74817">
              <w:rPr>
                <w:b/>
                <w:bCs/>
                <w:sz w:val="20"/>
                <w:szCs w:val="20"/>
              </w:rPr>
              <w:t>data file]</w:t>
            </w:r>
          </w:p>
        </w:tc>
      </w:tr>
      <w:tr w:rsidR="005607A7" w:rsidRPr="005607A7" w14:paraId="00C18D61" w14:textId="77777777" w:rsidTr="00C27882">
        <w:tc>
          <w:tcPr>
            <w:tcW w:w="156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DB344EB" w14:textId="77777777" w:rsidR="005607A7" w:rsidRPr="00C74817" w:rsidRDefault="005607A7" w:rsidP="00C664A0">
            <w:pPr>
              <w:rPr>
                <w:sz w:val="20"/>
                <w:szCs w:val="20"/>
              </w:rPr>
            </w:pPr>
            <w:r w:rsidRPr="00C74817">
              <w:rPr>
                <w:sz w:val="20"/>
                <w:szCs w:val="20"/>
              </w:rPr>
              <w:t>sample 1</w:t>
            </w:r>
          </w:p>
        </w:tc>
        <w:tc>
          <w:tcPr>
            <w:tcW w:w="311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67BCF9" w14:textId="77777777" w:rsidR="005607A7" w:rsidRPr="00C74817" w:rsidRDefault="005607A7" w:rsidP="00C664A0">
            <w:pPr>
              <w:rPr>
                <w:sz w:val="20"/>
                <w:szCs w:val="20"/>
              </w:rPr>
            </w:pPr>
            <w:r w:rsidRPr="00C74817">
              <w:rPr>
                <w:sz w:val="20"/>
                <w:szCs w:val="20"/>
              </w:rPr>
              <w:t>not pooled</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3C94885" w14:textId="77777777" w:rsidR="005607A7" w:rsidRPr="00C74817" w:rsidRDefault="005607A7" w:rsidP="00C664A0">
            <w:pPr>
              <w:rPr>
                <w:sz w:val="20"/>
                <w:szCs w:val="20"/>
              </w:rPr>
            </w:pPr>
            <w:r w:rsidRPr="00C74817">
              <w:rPr>
                <w:sz w:val="20"/>
                <w:szCs w:val="20"/>
              </w:rPr>
              <w:t>run 1</w:t>
            </w:r>
          </w:p>
        </w:tc>
        <w:tc>
          <w:tcPr>
            <w:tcW w:w="185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EFC24D" w14:textId="77777777" w:rsidR="005607A7" w:rsidRPr="00C74817" w:rsidRDefault="005607A7" w:rsidP="00C664A0">
            <w:pPr>
              <w:rPr>
                <w:sz w:val="20"/>
                <w:szCs w:val="20"/>
              </w:rPr>
            </w:pPr>
            <w:r w:rsidRPr="00C74817">
              <w:rPr>
                <w:sz w:val="20"/>
                <w:szCs w:val="20"/>
              </w:rPr>
              <w:t>TMT131</w:t>
            </w:r>
          </w:p>
        </w:tc>
        <w:tc>
          <w:tcPr>
            <w:tcW w:w="22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7FDDADA" w14:textId="77777777" w:rsidR="005607A7" w:rsidRPr="00C74817" w:rsidRDefault="005607A7" w:rsidP="00C664A0">
            <w:pPr>
              <w:rPr>
                <w:sz w:val="20"/>
                <w:szCs w:val="20"/>
              </w:rPr>
            </w:pPr>
            <w:r w:rsidRPr="00C74817">
              <w:rPr>
                <w:sz w:val="20"/>
                <w:szCs w:val="20"/>
              </w:rPr>
              <w:t>file01.raw</w:t>
            </w:r>
          </w:p>
        </w:tc>
      </w:tr>
      <w:tr w:rsidR="005607A7" w:rsidRPr="005607A7" w14:paraId="5054694E" w14:textId="77777777" w:rsidTr="00C27882">
        <w:tc>
          <w:tcPr>
            <w:tcW w:w="156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C664A0">
            <w:pPr>
              <w:rPr>
                <w:sz w:val="20"/>
                <w:szCs w:val="20"/>
              </w:rPr>
            </w:pPr>
            <w:r w:rsidRPr="00C74817">
              <w:rPr>
                <w:sz w:val="20"/>
                <w:szCs w:val="20"/>
              </w:rPr>
              <w:t>sample 2</w:t>
            </w:r>
          </w:p>
        </w:tc>
        <w:tc>
          <w:tcPr>
            <w:tcW w:w="311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C664A0">
            <w:pPr>
              <w:rPr>
                <w:sz w:val="20"/>
                <w:szCs w:val="20"/>
              </w:rPr>
            </w:pPr>
            <w:r w:rsidRPr="00C74817">
              <w:rPr>
                <w:sz w:val="20"/>
                <w:szCs w:val="20"/>
              </w:rPr>
              <w:t>not pooled</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C664A0">
            <w:pPr>
              <w:rPr>
                <w:sz w:val="20"/>
                <w:szCs w:val="20"/>
              </w:rPr>
            </w:pPr>
            <w:r w:rsidRPr="00C74817">
              <w:rPr>
                <w:sz w:val="20"/>
                <w:szCs w:val="20"/>
              </w:rPr>
              <w:t>run 1</w:t>
            </w:r>
          </w:p>
        </w:tc>
        <w:tc>
          <w:tcPr>
            <w:tcW w:w="185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C664A0">
            <w:pPr>
              <w:rPr>
                <w:sz w:val="20"/>
                <w:szCs w:val="20"/>
              </w:rPr>
            </w:pPr>
            <w:r w:rsidRPr="00C74817">
              <w:rPr>
                <w:sz w:val="20"/>
                <w:szCs w:val="20"/>
              </w:rPr>
              <w:t>TMT131C</w:t>
            </w:r>
          </w:p>
        </w:tc>
        <w:tc>
          <w:tcPr>
            <w:tcW w:w="22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C664A0">
            <w:pPr>
              <w:rPr>
                <w:sz w:val="20"/>
                <w:szCs w:val="20"/>
              </w:rPr>
            </w:pPr>
            <w:r w:rsidRPr="00C74817">
              <w:rPr>
                <w:sz w:val="20"/>
                <w:szCs w:val="20"/>
              </w:rPr>
              <w:t>file01.raw</w:t>
            </w:r>
          </w:p>
        </w:tc>
      </w:tr>
      <w:tr w:rsidR="005607A7" w:rsidRPr="005607A7" w14:paraId="76FA5312" w14:textId="77777777" w:rsidTr="00C27882">
        <w:tc>
          <w:tcPr>
            <w:tcW w:w="156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158BEFC" w14:textId="77777777" w:rsidR="005607A7" w:rsidRPr="00C74817" w:rsidRDefault="005607A7" w:rsidP="00C664A0">
            <w:pPr>
              <w:rPr>
                <w:sz w:val="20"/>
                <w:szCs w:val="20"/>
              </w:rPr>
            </w:pPr>
            <w:r w:rsidRPr="00C74817">
              <w:rPr>
                <w:sz w:val="20"/>
                <w:szCs w:val="20"/>
              </w:rPr>
              <w:t>sample 10</w:t>
            </w:r>
          </w:p>
        </w:tc>
        <w:tc>
          <w:tcPr>
            <w:tcW w:w="311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4A3A7BB" w14:textId="77777777" w:rsidR="005607A7" w:rsidRPr="00C74817" w:rsidRDefault="005607A7" w:rsidP="00C664A0">
            <w:pPr>
              <w:rPr>
                <w:sz w:val="20"/>
                <w:szCs w:val="20"/>
              </w:rPr>
            </w:pPr>
            <w:r w:rsidRPr="00C74817">
              <w:rPr>
                <w:sz w:val="20"/>
                <w:szCs w:val="20"/>
              </w:rPr>
              <w:t xml:space="preserve">SN=sample </w:t>
            </w:r>
            <w:proofErr w:type="gramStart"/>
            <w:r w:rsidRPr="00C74817">
              <w:rPr>
                <w:sz w:val="20"/>
                <w:szCs w:val="20"/>
              </w:rPr>
              <w:t>1,sample</w:t>
            </w:r>
            <w:proofErr w:type="gramEnd"/>
            <w:r w:rsidRPr="00C74817">
              <w:rPr>
                <w:sz w:val="20"/>
                <w:szCs w:val="20"/>
              </w:rPr>
              <w:t xml:space="preserve"> 2, …​ sample 9</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669723" w14:textId="77777777" w:rsidR="005607A7" w:rsidRPr="00C74817" w:rsidRDefault="005607A7" w:rsidP="00C664A0">
            <w:pPr>
              <w:rPr>
                <w:sz w:val="20"/>
                <w:szCs w:val="20"/>
              </w:rPr>
            </w:pPr>
            <w:r w:rsidRPr="00C74817">
              <w:rPr>
                <w:sz w:val="20"/>
                <w:szCs w:val="20"/>
              </w:rPr>
              <w:t>run 1</w:t>
            </w:r>
          </w:p>
        </w:tc>
        <w:tc>
          <w:tcPr>
            <w:tcW w:w="185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C0EA43" w14:textId="77777777" w:rsidR="005607A7" w:rsidRPr="00C74817" w:rsidRDefault="005607A7" w:rsidP="00C664A0">
            <w:pPr>
              <w:rPr>
                <w:sz w:val="20"/>
                <w:szCs w:val="20"/>
              </w:rPr>
            </w:pPr>
            <w:r w:rsidRPr="00C74817">
              <w:rPr>
                <w:sz w:val="20"/>
                <w:szCs w:val="20"/>
              </w:rPr>
              <w:t>TMT128</w:t>
            </w:r>
          </w:p>
        </w:tc>
        <w:tc>
          <w:tcPr>
            <w:tcW w:w="2252"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2E7F04B" w14:textId="77777777" w:rsidR="005607A7" w:rsidRPr="00C74817" w:rsidRDefault="005607A7" w:rsidP="00C664A0">
            <w:pPr>
              <w:rPr>
                <w:sz w:val="20"/>
                <w:szCs w:val="20"/>
              </w:rPr>
            </w:pPr>
            <w:r w:rsidRPr="00C74817">
              <w:rPr>
                <w:sz w:val="20"/>
                <w:szCs w:val="20"/>
              </w:rPr>
              <w:t>file01.raw</w:t>
            </w:r>
          </w:p>
        </w:tc>
      </w:tr>
    </w:tbl>
    <w:p w14:paraId="5524CC26" w14:textId="77777777" w:rsidR="00C74817" w:rsidRDefault="00C74817" w:rsidP="00C664A0"/>
    <w:p w14:paraId="7C51D3F8" w14:textId="7FB8B0DB" w:rsidR="005607A7" w:rsidRDefault="005607A7" w:rsidP="00C27882">
      <w:pPr>
        <w:jc w:val="both"/>
      </w:pPr>
      <w:r w:rsidRPr="005607A7">
        <w:t>SN stands for source names and lists source name fields of samples that are annotated in the same file and </w:t>
      </w:r>
      <w:r w:rsidRPr="005607A7">
        <w:rPr>
          <w:b/>
          <w:bCs/>
        </w:rPr>
        <w:t>used in the same experiment and same MS run</w:t>
      </w:r>
      <w:r w:rsidRPr="005607A7">
        <w:t>.</w:t>
      </w:r>
    </w:p>
    <w:p w14:paraId="6B65C6B4" w14:textId="77777777" w:rsidR="00C74817" w:rsidRPr="00C74817" w:rsidRDefault="00C74817" w:rsidP="00C664A0"/>
    <w:p w14:paraId="6A3DC9CD" w14:textId="3A84DF0D" w:rsidR="005607A7" w:rsidRDefault="005607A7" w:rsidP="00C27882">
      <w:pPr>
        <w:jc w:val="both"/>
      </w:pPr>
      <w:r w:rsidRPr="005607A7">
        <w:t>Another possible value for </w:t>
      </w:r>
      <w:proofErr w:type="gramStart"/>
      <w:r w:rsidRPr="005607A7">
        <w:t>characteristics[</w:t>
      </w:r>
      <w:proofErr w:type="gramEnd"/>
      <w:r w:rsidRPr="005607A7">
        <w:t>pooled sample] is a string pooled for cases when it is known that a sample is pooled but the individual samples cannot be annotated.</w:t>
      </w:r>
    </w:p>
    <w:p w14:paraId="166DD2B6" w14:textId="77777777" w:rsidR="00C74817" w:rsidRPr="00C74817" w:rsidRDefault="00C74817" w:rsidP="00C664A0"/>
    <w:p w14:paraId="5F73AF4A" w14:textId="0E99B57C" w:rsidR="005607A7" w:rsidRPr="00C27882" w:rsidRDefault="00C27882" w:rsidP="00C27882">
      <w:pPr>
        <w:pStyle w:val="Heading2"/>
        <w:rPr>
          <w:b/>
          <w:bCs/>
        </w:rPr>
      </w:pPr>
      <w:bookmarkStart w:id="42" w:name="_Toc53173970"/>
      <w:r w:rsidRPr="00C27882">
        <w:rPr>
          <w:b/>
          <w:bCs/>
        </w:rPr>
        <w:t>7.4</w:t>
      </w:r>
      <w:r w:rsidR="005607A7" w:rsidRPr="00C27882">
        <w:rPr>
          <w:b/>
          <w:bCs/>
        </w:rPr>
        <w:t xml:space="preserve"> Derived samples (such as PDX)</w:t>
      </w:r>
      <w:bookmarkEnd w:id="42"/>
    </w:p>
    <w:p w14:paraId="48473458" w14:textId="77777777" w:rsidR="00C74817" w:rsidRDefault="00C74817" w:rsidP="00C664A0"/>
    <w:p w14:paraId="6B00C7B2" w14:textId="6EE108C1" w:rsidR="005607A7" w:rsidRPr="005607A7" w:rsidRDefault="005607A7" w:rsidP="00C27882">
      <w:pPr>
        <w:jc w:val="both"/>
      </w:pPr>
      <w:r w:rsidRPr="005607A7">
        <w:t>In cancer research, patient-derived xenografts (PDX) are commonly used where the patient’s tumour is transplanted into a, for example, mouse.</w:t>
      </w:r>
      <w:r w:rsidR="00C74817">
        <w:t xml:space="preserve"> </w:t>
      </w:r>
      <w:r w:rsidRPr="005607A7">
        <w:t>In these cases, the metadata, such as age and sex MUST refer to the original patient and not the animal.</w:t>
      </w:r>
    </w:p>
    <w:p w14:paraId="5C6BB3BD" w14:textId="77777777" w:rsidR="00C74817" w:rsidRDefault="00C74817" w:rsidP="00C664A0"/>
    <w:p w14:paraId="17F9F120" w14:textId="4A19D776" w:rsidR="005607A7" w:rsidRPr="005607A7" w:rsidRDefault="005607A7" w:rsidP="00C27882">
      <w:pPr>
        <w:jc w:val="both"/>
      </w:pPr>
      <w:r w:rsidRPr="005607A7">
        <w:t>PDX samples SHOULD be annotated by using the column characteristics[xenograft]. The value should then describe the growth condition, such as pancreatic cancer cells grown in nude mouse.</w:t>
      </w:r>
    </w:p>
    <w:p w14:paraId="3A1C3B97" w14:textId="77777777" w:rsidR="00C74817" w:rsidRDefault="00C74817" w:rsidP="00C664A0"/>
    <w:p w14:paraId="6AA41D08" w14:textId="4A2EA204" w:rsidR="005607A7" w:rsidRDefault="005607A7" w:rsidP="00C27882">
      <w:pPr>
        <w:jc w:val="both"/>
      </w:pPr>
      <w:r w:rsidRPr="005607A7">
        <w:t>For experiments where both, the PDX and the original tumour was measured, the PDX entry SHOULD reference the respective tumour sample’s source name in the </w:t>
      </w:r>
      <w:proofErr w:type="gramStart"/>
      <w:r w:rsidRPr="005607A7">
        <w:t>characteristics[</w:t>
      </w:r>
      <w:proofErr w:type="gramEnd"/>
      <w:r w:rsidRPr="005607A7">
        <w:t xml:space="preserve">original source name] column. Non-PDX samples </w:t>
      </w:r>
      <w:r w:rsidR="00C74817">
        <w:t>SHOULD</w:t>
      </w:r>
      <w:r w:rsidRPr="005607A7">
        <w:t xml:space="preserve"> contain the not applicable value in the </w:t>
      </w:r>
      <w:r w:rsidR="00C74817">
        <w:t>c</w:t>
      </w:r>
      <w:r w:rsidRPr="005607A7">
        <w:t>haracteristics[xenograft] and the </w:t>
      </w:r>
      <w:proofErr w:type="gramStart"/>
      <w:r w:rsidRPr="005607A7">
        <w:t>characteristics[</w:t>
      </w:r>
      <w:proofErr w:type="gramEnd"/>
      <w:r w:rsidRPr="005607A7">
        <w:t>original source name] column. Both tumour and PDX samples SHOULD reference the patient using the characteristics[individual] column. This column should contain some sort of patient identifier.</w:t>
      </w:r>
    </w:p>
    <w:p w14:paraId="06AD9BE0" w14:textId="77777777" w:rsidR="00C74817" w:rsidRDefault="00C74817" w:rsidP="00C664A0">
      <w:pPr>
        <w:rPr>
          <w:b/>
          <w:bCs/>
        </w:rPr>
      </w:pPr>
    </w:p>
    <w:p w14:paraId="34FAB5E4" w14:textId="38FB42E8" w:rsidR="005607A7" w:rsidRPr="00C27882" w:rsidRDefault="00C27882" w:rsidP="00C27882">
      <w:pPr>
        <w:pStyle w:val="Heading2"/>
        <w:rPr>
          <w:b/>
          <w:bCs/>
        </w:rPr>
      </w:pPr>
      <w:bookmarkStart w:id="43" w:name="_Toc53173971"/>
      <w:r w:rsidRPr="00C27882">
        <w:rPr>
          <w:b/>
          <w:bCs/>
        </w:rPr>
        <w:t xml:space="preserve">7.5 </w:t>
      </w:r>
      <w:r w:rsidR="005607A7" w:rsidRPr="00C27882">
        <w:rPr>
          <w:b/>
          <w:bCs/>
        </w:rPr>
        <w:t>Spike-in samples</w:t>
      </w:r>
      <w:bookmarkEnd w:id="43"/>
    </w:p>
    <w:p w14:paraId="65C0FBA9" w14:textId="77777777" w:rsidR="00C74817" w:rsidRDefault="00C74817" w:rsidP="00C664A0"/>
    <w:p w14:paraId="1120BA95" w14:textId="1D901000" w:rsidR="005607A7" w:rsidRDefault="005607A7" w:rsidP="00C27882">
      <w:pPr>
        <w:jc w:val="both"/>
      </w:pPr>
      <w:r w:rsidRPr="005607A7">
        <w:t xml:space="preserve">There are multiple scenarios when a sample is spiked with additional compounds. Peptides, proteins or mixtures can be added to the sample in </w:t>
      </w:r>
      <w:r w:rsidR="00C27882" w:rsidRPr="005607A7">
        <w:t>controlled</w:t>
      </w:r>
      <w:r w:rsidRPr="005607A7">
        <w:t xml:space="preserve"> amounts to provide a standard or ground truth for quantification, or for retention time alignment, etc.</w:t>
      </w:r>
    </w:p>
    <w:p w14:paraId="49CBC98C" w14:textId="77777777" w:rsidR="00C74817" w:rsidRPr="00C74817" w:rsidRDefault="00C74817" w:rsidP="00C664A0"/>
    <w:p w14:paraId="2FA295EF" w14:textId="29FFEDC8" w:rsidR="005607A7" w:rsidRDefault="005607A7" w:rsidP="00C27882">
      <w:pPr>
        <w:jc w:val="both"/>
      </w:pPr>
      <w:r w:rsidRPr="005607A7">
        <w:t>To include information on the spiked compounds, use </w:t>
      </w:r>
      <w:proofErr w:type="gramStart"/>
      <w:r w:rsidRPr="005607A7">
        <w:t>characteristics[</w:t>
      </w:r>
      <w:proofErr w:type="gramEnd"/>
      <w:r w:rsidRPr="005607A7">
        <w:t>spiked compound]. The information is provided in key-value pairs. Here are the keys and values that should be provided:</w:t>
      </w:r>
    </w:p>
    <w:p w14:paraId="5A51D70A" w14:textId="77777777" w:rsidR="00C74817" w:rsidRPr="00C74817" w:rsidRDefault="00C74817" w:rsidP="00C664A0"/>
    <w:tbl>
      <w:tblPr>
        <w:tblW w:w="9640" w:type="dxa"/>
        <w:tblInd w:w="-292" w:type="dxa"/>
        <w:tblLayout w:type="fixed"/>
        <w:tblCellMar>
          <w:top w:w="15" w:type="dxa"/>
          <w:left w:w="15" w:type="dxa"/>
          <w:bottom w:w="15" w:type="dxa"/>
          <w:right w:w="15" w:type="dxa"/>
        </w:tblCellMar>
        <w:tblLook w:val="04A0" w:firstRow="1" w:lastRow="0" w:firstColumn="1" w:lastColumn="0" w:noHBand="0" w:noVBand="1"/>
      </w:tblPr>
      <w:tblGrid>
        <w:gridCol w:w="993"/>
        <w:gridCol w:w="1214"/>
        <w:gridCol w:w="2755"/>
        <w:gridCol w:w="1253"/>
        <w:gridCol w:w="1157"/>
        <w:gridCol w:w="1134"/>
        <w:gridCol w:w="1134"/>
      </w:tblGrid>
      <w:tr w:rsidR="005607A7" w:rsidRPr="00C27882" w14:paraId="17032AD0" w14:textId="77777777" w:rsidTr="00C74817">
        <w:trPr>
          <w:tblHeader/>
        </w:trPr>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5EC752" w14:textId="77777777" w:rsidR="005607A7" w:rsidRPr="00C27882" w:rsidRDefault="005607A7" w:rsidP="00C664A0">
            <w:pPr>
              <w:rPr>
                <w:b/>
                <w:bCs/>
                <w:sz w:val="20"/>
                <w:szCs w:val="20"/>
              </w:rPr>
            </w:pPr>
            <w:r w:rsidRPr="00C27882">
              <w:rPr>
                <w:b/>
                <w:bCs/>
                <w:sz w:val="20"/>
                <w:szCs w:val="20"/>
              </w:rPr>
              <w:lastRenderedPageBreak/>
              <w:t>Key</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1151EE" w14:textId="77777777" w:rsidR="005607A7" w:rsidRPr="00C27882" w:rsidRDefault="005607A7" w:rsidP="00C664A0">
            <w:pPr>
              <w:rPr>
                <w:b/>
                <w:bCs/>
                <w:sz w:val="20"/>
                <w:szCs w:val="20"/>
              </w:rPr>
            </w:pPr>
            <w:r w:rsidRPr="00C27882">
              <w:rPr>
                <w:b/>
                <w:bCs/>
                <w:sz w:val="20"/>
                <w:szCs w:val="20"/>
              </w:rPr>
              <w:t>Meaning</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80F9B2" w14:textId="77777777" w:rsidR="005607A7" w:rsidRPr="00C27882" w:rsidRDefault="005607A7" w:rsidP="00C664A0">
            <w:pPr>
              <w:rPr>
                <w:b/>
                <w:bCs/>
                <w:sz w:val="20"/>
                <w:szCs w:val="20"/>
              </w:rPr>
            </w:pPr>
            <w:r w:rsidRPr="00C27882">
              <w:rPr>
                <w:b/>
                <w:bCs/>
                <w:sz w:val="20"/>
                <w:szCs w:val="20"/>
              </w:rPr>
              <w:t>Examples</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3F7DA29" w14:textId="77777777" w:rsidR="005607A7" w:rsidRPr="00C27882" w:rsidRDefault="005607A7" w:rsidP="00C664A0">
            <w:pPr>
              <w:rPr>
                <w:b/>
                <w:bCs/>
                <w:sz w:val="20"/>
                <w:szCs w:val="20"/>
              </w:rPr>
            </w:pPr>
            <w:r w:rsidRPr="00C27882">
              <w:rPr>
                <w:b/>
                <w:bCs/>
                <w:sz w:val="20"/>
                <w:szCs w:val="20"/>
              </w:rPr>
              <w:t>Peptide</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792F16" w14:textId="77777777" w:rsidR="005607A7" w:rsidRPr="00C27882" w:rsidRDefault="005607A7" w:rsidP="00C664A0">
            <w:pPr>
              <w:rPr>
                <w:b/>
                <w:bCs/>
                <w:sz w:val="20"/>
                <w:szCs w:val="20"/>
              </w:rPr>
            </w:pPr>
            <w:r w:rsidRPr="00C27882">
              <w:rPr>
                <w:b/>
                <w:bCs/>
                <w:sz w:val="20"/>
                <w:szCs w:val="20"/>
              </w:rPr>
              <w:t>Protein</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1030D1" w14:textId="77777777" w:rsidR="005607A7" w:rsidRPr="00C27882" w:rsidRDefault="005607A7" w:rsidP="00C664A0">
            <w:pPr>
              <w:rPr>
                <w:b/>
                <w:bCs/>
                <w:sz w:val="20"/>
                <w:szCs w:val="20"/>
              </w:rPr>
            </w:pPr>
            <w:r w:rsidRPr="00C27882">
              <w:rPr>
                <w:b/>
                <w:bCs/>
                <w:sz w:val="20"/>
                <w:szCs w:val="20"/>
              </w:rPr>
              <w:t>Mixture</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2D82E4" w14:textId="77777777" w:rsidR="005607A7" w:rsidRPr="00C27882" w:rsidRDefault="005607A7" w:rsidP="00C664A0">
            <w:pPr>
              <w:rPr>
                <w:b/>
                <w:bCs/>
                <w:sz w:val="20"/>
                <w:szCs w:val="20"/>
              </w:rPr>
            </w:pPr>
            <w:r w:rsidRPr="00C27882">
              <w:rPr>
                <w:b/>
                <w:bCs/>
                <w:sz w:val="20"/>
                <w:szCs w:val="20"/>
              </w:rPr>
              <w:t>Other</w:t>
            </w:r>
          </w:p>
        </w:tc>
      </w:tr>
      <w:tr w:rsidR="005607A7" w:rsidRPr="00C27882" w14:paraId="6A3E959E"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8E3A10" w14:textId="77777777" w:rsidR="005607A7" w:rsidRPr="00C27882" w:rsidRDefault="005607A7" w:rsidP="00C664A0">
            <w:pPr>
              <w:rPr>
                <w:sz w:val="20"/>
                <w:szCs w:val="20"/>
              </w:rPr>
            </w:pPr>
            <w:r w:rsidRPr="00C27882">
              <w:rPr>
                <w:sz w:val="20"/>
                <w:szCs w:val="20"/>
              </w:rPr>
              <w:t>CT</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6631C" w14:textId="77777777" w:rsidR="005607A7" w:rsidRPr="00C27882" w:rsidRDefault="005607A7" w:rsidP="00C664A0">
            <w:pPr>
              <w:rPr>
                <w:sz w:val="20"/>
                <w:szCs w:val="20"/>
              </w:rPr>
            </w:pPr>
            <w:r w:rsidRPr="00C27882">
              <w:rPr>
                <w:sz w:val="20"/>
                <w:szCs w:val="20"/>
              </w:rPr>
              <w:t>Compound typ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250736" w14:textId="77777777" w:rsidR="005607A7" w:rsidRPr="00C27882" w:rsidRDefault="005607A7" w:rsidP="00C664A0">
            <w:pPr>
              <w:rPr>
                <w:sz w:val="20"/>
                <w:szCs w:val="20"/>
              </w:rPr>
            </w:pPr>
            <w:r w:rsidRPr="00C27882">
              <w:rPr>
                <w:sz w:val="20"/>
                <w:szCs w:val="20"/>
              </w:rPr>
              <w:t>protein, peptide, mixture, other</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925486" w14:textId="50DE7F1C"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EC14B1C" w14:textId="2D844BA1"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86B2E03" w14:textId="4D787003"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2D115D0" w14:textId="572303FC" w:rsidR="005607A7" w:rsidRPr="00C27882" w:rsidRDefault="00C27882" w:rsidP="00C664A0">
            <w:pPr>
              <w:rPr>
                <w:sz w:val="20"/>
                <w:szCs w:val="20"/>
              </w:rPr>
            </w:pPr>
            <w:r>
              <w:rPr>
                <w:rFonts w:ascii="Apple Color Emoji" w:hAnsi="Apple Color Emoji" w:cs="Apple Color Emoji"/>
                <w:sz w:val="20"/>
                <w:szCs w:val="20"/>
              </w:rPr>
              <w:t>1</w:t>
            </w:r>
          </w:p>
        </w:tc>
      </w:tr>
      <w:tr w:rsidR="005607A7" w:rsidRPr="00C27882" w14:paraId="540AED49"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DFEAC0E" w14:textId="77777777" w:rsidR="005607A7" w:rsidRPr="00C27882" w:rsidRDefault="005607A7" w:rsidP="00C664A0">
            <w:pPr>
              <w:rPr>
                <w:sz w:val="20"/>
                <w:szCs w:val="20"/>
              </w:rPr>
            </w:pPr>
            <w:r w:rsidRPr="00C27882">
              <w:rPr>
                <w:sz w:val="20"/>
                <w:szCs w:val="20"/>
              </w:rPr>
              <w:t>QY</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1B973D" w14:textId="77777777" w:rsidR="005607A7" w:rsidRPr="00C27882" w:rsidRDefault="005607A7" w:rsidP="00C664A0">
            <w:pPr>
              <w:rPr>
                <w:sz w:val="20"/>
                <w:szCs w:val="20"/>
              </w:rPr>
            </w:pPr>
            <w:r w:rsidRPr="00C27882">
              <w:rPr>
                <w:sz w:val="20"/>
                <w:szCs w:val="20"/>
              </w:rPr>
              <w:t>Quantity (molar or mass)</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385C644" w14:textId="77777777" w:rsidR="005607A7" w:rsidRPr="00C27882" w:rsidRDefault="005607A7" w:rsidP="00C664A0">
            <w:pPr>
              <w:rPr>
                <w:sz w:val="20"/>
                <w:szCs w:val="20"/>
              </w:rPr>
            </w:pPr>
            <w:r w:rsidRPr="00C27882">
              <w:rPr>
                <w:sz w:val="20"/>
                <w:szCs w:val="20"/>
              </w:rPr>
              <w:t>10 mg, 20 nmol</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E140700" w14:textId="7C3BEF18"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D8536" w14:textId="2FF7914D"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CC25FC" w14:textId="37BADA8E"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1DA0551" w14:textId="03FC238D" w:rsidR="005607A7" w:rsidRPr="00C27882" w:rsidRDefault="00C27882" w:rsidP="00C664A0">
            <w:pPr>
              <w:rPr>
                <w:sz w:val="20"/>
                <w:szCs w:val="20"/>
              </w:rPr>
            </w:pPr>
            <w:r>
              <w:rPr>
                <w:rFonts w:ascii="Apple Color Emoji" w:hAnsi="Apple Color Emoji" w:cs="Apple Color Emoji"/>
                <w:sz w:val="20"/>
                <w:szCs w:val="20"/>
              </w:rPr>
              <w:t>1</w:t>
            </w:r>
          </w:p>
        </w:tc>
      </w:tr>
      <w:tr w:rsidR="005607A7" w:rsidRPr="00C27882" w14:paraId="09CF2A6B"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23DE2E9" w14:textId="77777777" w:rsidR="005607A7" w:rsidRPr="00C27882" w:rsidRDefault="005607A7" w:rsidP="00C664A0">
            <w:pPr>
              <w:rPr>
                <w:sz w:val="20"/>
                <w:szCs w:val="20"/>
              </w:rPr>
            </w:pPr>
            <w:r w:rsidRPr="00C27882">
              <w:rPr>
                <w:sz w:val="20"/>
                <w:szCs w:val="20"/>
              </w:rPr>
              <w:t>PS</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36D2DE" w14:textId="77777777" w:rsidR="005607A7" w:rsidRPr="00C27882" w:rsidRDefault="005607A7" w:rsidP="00C664A0">
            <w:pPr>
              <w:rPr>
                <w:sz w:val="20"/>
                <w:szCs w:val="20"/>
              </w:rPr>
            </w:pPr>
            <w:r w:rsidRPr="00C27882">
              <w:rPr>
                <w:sz w:val="20"/>
                <w:szCs w:val="20"/>
              </w:rPr>
              <w:t>Peptide sequenc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14480C3" w14:textId="77777777" w:rsidR="005607A7" w:rsidRPr="00C27882" w:rsidRDefault="005607A7" w:rsidP="00C664A0">
            <w:pPr>
              <w:rPr>
                <w:sz w:val="20"/>
                <w:szCs w:val="20"/>
              </w:rPr>
            </w:pPr>
            <w:r w:rsidRPr="00C27882">
              <w:rPr>
                <w:sz w:val="20"/>
                <w:szCs w:val="20"/>
              </w:rPr>
              <w:t>PEPTIDESEQ</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0CAB2F" w14:textId="01159353"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D0FE498" w14:textId="77777777" w:rsidR="005607A7" w:rsidRPr="00C27882" w:rsidRDefault="005607A7" w:rsidP="00C664A0">
            <w:pPr>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5C16FBD" w14:textId="77777777" w:rsidR="005607A7" w:rsidRPr="00C27882" w:rsidRDefault="005607A7" w:rsidP="00C664A0">
            <w:pPr>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8E87B4D" w14:textId="77777777" w:rsidR="005607A7" w:rsidRPr="00C27882" w:rsidRDefault="005607A7" w:rsidP="00C664A0">
            <w:pPr>
              <w:rPr>
                <w:sz w:val="20"/>
                <w:szCs w:val="20"/>
              </w:rPr>
            </w:pPr>
          </w:p>
        </w:tc>
      </w:tr>
      <w:tr w:rsidR="005607A7" w:rsidRPr="00C27882" w14:paraId="33485BB2"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AFEA5" w14:textId="77777777" w:rsidR="005607A7" w:rsidRPr="00C27882" w:rsidRDefault="005607A7" w:rsidP="00C664A0">
            <w:pPr>
              <w:rPr>
                <w:sz w:val="20"/>
                <w:szCs w:val="20"/>
              </w:rPr>
            </w:pPr>
            <w:r w:rsidRPr="00C27882">
              <w:rPr>
                <w:sz w:val="20"/>
                <w:szCs w:val="20"/>
              </w:rPr>
              <w:t>AC</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27ED7D" w14:textId="77777777" w:rsidR="005607A7" w:rsidRPr="00C27882" w:rsidRDefault="005607A7" w:rsidP="00C664A0">
            <w:pPr>
              <w:rPr>
                <w:sz w:val="20"/>
                <w:szCs w:val="20"/>
              </w:rPr>
            </w:pPr>
            <w:proofErr w:type="spellStart"/>
            <w:r w:rsidRPr="00C27882">
              <w:rPr>
                <w:sz w:val="20"/>
                <w:szCs w:val="20"/>
              </w:rPr>
              <w:t>Uniprot</w:t>
            </w:r>
            <w:proofErr w:type="spellEnd"/>
            <w:r w:rsidRPr="00C27882">
              <w:rPr>
                <w:sz w:val="20"/>
                <w:szCs w:val="20"/>
              </w:rPr>
              <w:t xml:space="preserve"> Accession</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CE9D76" w14:textId="77777777" w:rsidR="005607A7" w:rsidRPr="00C27882" w:rsidRDefault="005607A7" w:rsidP="00C664A0">
            <w:pPr>
              <w:rPr>
                <w:sz w:val="20"/>
                <w:szCs w:val="20"/>
              </w:rPr>
            </w:pPr>
            <w:r w:rsidRPr="00C27882">
              <w:rPr>
                <w:sz w:val="20"/>
                <w:szCs w:val="20"/>
              </w:rPr>
              <w:t>A9WZ33</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7BBBE4" w14:textId="77777777" w:rsidR="005607A7" w:rsidRPr="00C27882" w:rsidRDefault="005607A7" w:rsidP="00C664A0">
            <w:pPr>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E3F5C5" w14:textId="256597D7"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58352B" w14:textId="77777777" w:rsidR="005607A7" w:rsidRPr="00C27882" w:rsidRDefault="005607A7" w:rsidP="00C664A0">
            <w:pPr>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2FCB214" w14:textId="77777777" w:rsidR="005607A7" w:rsidRPr="00C27882" w:rsidRDefault="005607A7" w:rsidP="00C664A0">
            <w:pPr>
              <w:rPr>
                <w:sz w:val="20"/>
                <w:szCs w:val="20"/>
              </w:rPr>
            </w:pPr>
          </w:p>
        </w:tc>
      </w:tr>
      <w:tr w:rsidR="005607A7" w:rsidRPr="00C27882" w14:paraId="5275CBFA"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9F27881" w14:textId="77777777" w:rsidR="005607A7" w:rsidRPr="00C27882" w:rsidRDefault="005607A7" w:rsidP="00C664A0">
            <w:pPr>
              <w:rPr>
                <w:sz w:val="20"/>
                <w:szCs w:val="20"/>
              </w:rPr>
            </w:pPr>
            <w:r w:rsidRPr="00C27882">
              <w:rPr>
                <w:sz w:val="20"/>
                <w:szCs w:val="20"/>
              </w:rPr>
              <w:t>CN</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605F096" w14:textId="77777777" w:rsidR="005607A7" w:rsidRPr="00C27882" w:rsidRDefault="005607A7" w:rsidP="00C664A0">
            <w:pPr>
              <w:rPr>
                <w:sz w:val="20"/>
                <w:szCs w:val="20"/>
              </w:rPr>
            </w:pPr>
            <w:r w:rsidRPr="00C27882">
              <w:rPr>
                <w:sz w:val="20"/>
                <w:szCs w:val="20"/>
              </w:rPr>
              <w:t>Compound name</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EB90EC" w14:textId="77777777" w:rsidR="005607A7" w:rsidRPr="00C27882" w:rsidRDefault="005607A7" w:rsidP="00C664A0">
            <w:pPr>
              <w:rPr>
                <w:sz w:val="20"/>
                <w:szCs w:val="20"/>
              </w:rPr>
            </w:pPr>
            <w:proofErr w:type="spellStart"/>
            <w:r w:rsidRPr="00C27882">
              <w:rPr>
                <w:sz w:val="20"/>
                <w:szCs w:val="20"/>
              </w:rPr>
              <w:t>iRT</w:t>
            </w:r>
            <w:proofErr w:type="spellEnd"/>
            <w:r w:rsidRPr="00C27882">
              <w:rPr>
                <w:sz w:val="20"/>
                <w:szCs w:val="20"/>
              </w:rPr>
              <w:t xml:space="preserve"> mixture, substance name</w:t>
            </w:r>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236CD3" w14:textId="77777777" w:rsidR="005607A7" w:rsidRPr="00C27882" w:rsidRDefault="005607A7" w:rsidP="00C664A0">
            <w:pPr>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E12B23F" w14:textId="23D6EBEF" w:rsidR="005607A7" w:rsidRPr="00C27882" w:rsidRDefault="00C74817" w:rsidP="00C664A0">
            <w:pPr>
              <w:rPr>
                <w:sz w:val="20"/>
                <w:szCs w:val="20"/>
              </w:rPr>
            </w:pPr>
            <w:r w:rsidRPr="00C27882">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4CDB53" w14:textId="779BE4BE" w:rsidR="005607A7" w:rsidRPr="00C27882" w:rsidRDefault="00C74817" w:rsidP="00C664A0">
            <w:pPr>
              <w:rPr>
                <w:sz w:val="20"/>
                <w:szCs w:val="20"/>
              </w:rPr>
            </w:pPr>
            <w:r w:rsidRPr="00C27882">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86E115" w14:textId="6C09E544"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r>
      <w:tr w:rsidR="005607A7" w:rsidRPr="00C27882" w14:paraId="7810B5E3"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F1EA6" w14:textId="77777777" w:rsidR="005607A7" w:rsidRPr="00C27882" w:rsidRDefault="005607A7" w:rsidP="00C664A0">
            <w:pPr>
              <w:rPr>
                <w:sz w:val="20"/>
                <w:szCs w:val="20"/>
              </w:rPr>
            </w:pPr>
            <w:r w:rsidRPr="00C27882">
              <w:rPr>
                <w:sz w:val="20"/>
                <w:szCs w:val="20"/>
              </w:rPr>
              <w:t>CV</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E77E34" w14:textId="77777777" w:rsidR="005607A7" w:rsidRPr="00C27882" w:rsidRDefault="005607A7" w:rsidP="00C664A0">
            <w:pPr>
              <w:rPr>
                <w:sz w:val="20"/>
                <w:szCs w:val="20"/>
              </w:rPr>
            </w:pPr>
            <w:r w:rsidRPr="00C27882">
              <w:rPr>
                <w:sz w:val="20"/>
                <w:szCs w:val="20"/>
              </w:rPr>
              <w:t>Compound vendor</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E157B2" w14:textId="77777777" w:rsidR="005607A7" w:rsidRPr="00C27882" w:rsidRDefault="005607A7" w:rsidP="00C664A0">
            <w:pPr>
              <w:rPr>
                <w:sz w:val="20"/>
                <w:szCs w:val="20"/>
              </w:rPr>
            </w:pPr>
            <w:r w:rsidRPr="00C27882">
              <w:rPr>
                <w:sz w:val="20"/>
                <w:szCs w:val="20"/>
              </w:rPr>
              <w:t>in-house or vendor name</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EE3A74" w14:textId="391815D2"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455878" w14:textId="07260180"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5FD5C1" w14:textId="3F3AEBC8" w:rsidR="005607A7" w:rsidRPr="00C27882" w:rsidRDefault="00C74817" w:rsidP="00C664A0">
            <w:pPr>
              <w:rPr>
                <w:sz w:val="20"/>
                <w:szCs w:val="20"/>
              </w:rPr>
            </w:pPr>
            <w:r w:rsidRPr="00C27882">
              <w:rPr>
                <w:rFonts w:ascii="Apple Color Emoji" w:hAnsi="Apple Color Emoji" w:cs="Apple Color Emoji"/>
                <w:sz w:val="20"/>
                <w:szCs w:val="20"/>
              </w:rPr>
              <w:t>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E97FEA5" w14:textId="52AD4296"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r>
      <w:tr w:rsidR="005607A7" w:rsidRPr="00C27882" w14:paraId="7C2F4232"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41EBD47" w14:textId="77777777" w:rsidR="005607A7" w:rsidRPr="00C27882" w:rsidRDefault="005607A7" w:rsidP="00C664A0">
            <w:pPr>
              <w:rPr>
                <w:sz w:val="20"/>
                <w:szCs w:val="20"/>
              </w:rPr>
            </w:pPr>
            <w:r w:rsidRPr="00C27882">
              <w:rPr>
                <w:sz w:val="20"/>
                <w:szCs w:val="20"/>
              </w:rPr>
              <w:t>CS</w:t>
            </w:r>
          </w:p>
        </w:tc>
        <w:tc>
          <w:tcPr>
            <w:tcW w:w="121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A50115B" w14:textId="77777777" w:rsidR="005607A7" w:rsidRPr="00C27882" w:rsidRDefault="005607A7" w:rsidP="00C664A0">
            <w:pPr>
              <w:rPr>
                <w:sz w:val="20"/>
                <w:szCs w:val="20"/>
              </w:rPr>
            </w:pPr>
            <w:r w:rsidRPr="00C27882">
              <w:rPr>
                <w:sz w:val="20"/>
                <w:szCs w:val="20"/>
              </w:rPr>
              <w:t>Compound specification URI</w:t>
            </w:r>
          </w:p>
        </w:tc>
        <w:tc>
          <w:tcPr>
            <w:tcW w:w="275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B68B41" w14:textId="77777777" w:rsidR="005607A7" w:rsidRPr="00C27882" w:rsidRDefault="00ED6D8E" w:rsidP="00C664A0">
            <w:pPr>
              <w:rPr>
                <w:sz w:val="20"/>
                <w:szCs w:val="20"/>
              </w:rPr>
            </w:pPr>
            <w:hyperlink r:id="rId40" w:history="1">
              <w:r w:rsidR="005607A7" w:rsidRPr="00C27882">
                <w:rPr>
                  <w:rStyle w:val="Hyperlink"/>
                  <w:sz w:val="20"/>
                  <w:szCs w:val="20"/>
                </w:rPr>
                <w:t>http://vendor.web.site/specs/coomercial-kit.xlsx</w:t>
              </w:r>
            </w:hyperlink>
          </w:p>
        </w:tc>
        <w:tc>
          <w:tcPr>
            <w:tcW w:w="1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209031F" w14:textId="1BAF8F45"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c>
          <w:tcPr>
            <w:tcW w:w="115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C9932E" w14:textId="58143E86"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6201A29" w14:textId="192D5303" w:rsidR="005607A7" w:rsidRPr="00C27882" w:rsidRDefault="00C74817" w:rsidP="00C664A0">
            <w:pPr>
              <w:rPr>
                <w:sz w:val="20"/>
                <w:szCs w:val="20"/>
              </w:rPr>
            </w:pPr>
            <w:r w:rsidRPr="00C27882">
              <w:rPr>
                <w:sz w:val="20"/>
                <w:szCs w:val="20"/>
              </w:rPr>
              <w:t>0</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8778E" w14:textId="5BE04916"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r>
      <w:tr w:rsidR="005607A7" w:rsidRPr="00C27882" w14:paraId="03B2AFBD" w14:textId="77777777" w:rsidTr="00C74817">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0B8089" w14:textId="77777777" w:rsidR="005607A7" w:rsidRPr="00C27882" w:rsidRDefault="005607A7" w:rsidP="00C664A0">
            <w:pPr>
              <w:rPr>
                <w:sz w:val="20"/>
                <w:szCs w:val="20"/>
              </w:rPr>
            </w:pPr>
            <w:r w:rsidRPr="00C27882">
              <w:rPr>
                <w:sz w:val="20"/>
                <w:szCs w:val="20"/>
              </w:rPr>
              <w:t>CF</w:t>
            </w:r>
          </w:p>
        </w:tc>
        <w:tc>
          <w:tcPr>
            <w:tcW w:w="121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4ED1BA" w14:textId="77777777" w:rsidR="005607A7" w:rsidRPr="00C27882" w:rsidRDefault="005607A7" w:rsidP="00C664A0">
            <w:pPr>
              <w:rPr>
                <w:sz w:val="20"/>
                <w:szCs w:val="20"/>
              </w:rPr>
            </w:pPr>
            <w:r w:rsidRPr="00C27882">
              <w:rPr>
                <w:sz w:val="20"/>
                <w:szCs w:val="20"/>
              </w:rPr>
              <w:t>Compound formula</w:t>
            </w:r>
          </w:p>
        </w:tc>
        <w:tc>
          <w:tcPr>
            <w:tcW w:w="27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08AC4" w14:textId="77777777" w:rsidR="005607A7" w:rsidRPr="00C27882" w:rsidRDefault="005607A7" w:rsidP="00C664A0">
            <w:pPr>
              <w:rPr>
                <w:sz w:val="20"/>
                <w:szCs w:val="20"/>
              </w:rPr>
            </w:pPr>
            <w:r w:rsidRPr="00C27882">
              <w:rPr>
                <w:sz w:val="20"/>
                <w:szCs w:val="20"/>
              </w:rPr>
              <w:t>C2H2O</w:t>
            </w:r>
          </w:p>
        </w:tc>
        <w:tc>
          <w:tcPr>
            <w:tcW w:w="1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D682B89" w14:textId="77777777" w:rsidR="005607A7" w:rsidRPr="00C27882" w:rsidRDefault="005607A7" w:rsidP="00C664A0">
            <w:pPr>
              <w:rPr>
                <w:sz w:val="20"/>
                <w:szCs w:val="20"/>
              </w:rPr>
            </w:pPr>
          </w:p>
        </w:tc>
        <w:tc>
          <w:tcPr>
            <w:tcW w:w="11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05B18AA" w14:textId="77777777" w:rsidR="005607A7" w:rsidRPr="00C27882" w:rsidRDefault="005607A7" w:rsidP="00C664A0">
            <w:pPr>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1CDE8D4" w14:textId="77777777" w:rsidR="005607A7" w:rsidRPr="00C27882" w:rsidRDefault="005607A7" w:rsidP="00C664A0">
            <w:pPr>
              <w:rPr>
                <w:sz w:val="20"/>
                <w:szCs w:val="20"/>
              </w:rPr>
            </w:pP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69FA43" w14:textId="4660AD9A" w:rsidR="005607A7" w:rsidRPr="00C27882" w:rsidRDefault="005607A7" w:rsidP="00C664A0">
            <w:pPr>
              <w:rPr>
                <w:sz w:val="20"/>
                <w:szCs w:val="20"/>
              </w:rPr>
            </w:pPr>
            <w:r w:rsidRPr="00C27882">
              <w:rPr>
                <w:sz w:val="20"/>
                <w:szCs w:val="20"/>
              </w:rPr>
              <w:t>0</w:t>
            </w:r>
            <w:r w:rsidRPr="00C27882">
              <w:rPr>
                <w:rFonts w:ascii="Apple Color Emoji" w:hAnsi="Apple Color Emoji" w:cs="Apple Color Emoji"/>
                <w:sz w:val="20"/>
                <w:szCs w:val="20"/>
              </w:rPr>
              <w:t>️</w:t>
            </w:r>
          </w:p>
        </w:tc>
      </w:tr>
    </w:tbl>
    <w:p w14:paraId="711B9906" w14:textId="77777777" w:rsidR="00C74817" w:rsidRDefault="00C74817" w:rsidP="00C664A0"/>
    <w:p w14:paraId="790C9F80" w14:textId="05F0DA45" w:rsidR="005607A7" w:rsidRDefault="005607A7" w:rsidP="00C27882">
      <w:pPr>
        <w:jc w:val="both"/>
      </w:pPr>
      <w:r w:rsidRPr="005607A7">
        <w:t>In addition to specifying the component and its quantity, the injected mass of the main sample SHOULD be specified as characteristics[mass].</w:t>
      </w:r>
    </w:p>
    <w:p w14:paraId="03F23D12" w14:textId="77777777" w:rsidR="00C74817" w:rsidRPr="00C74817" w:rsidRDefault="00C74817" w:rsidP="00C664A0"/>
    <w:p w14:paraId="744FFA64" w14:textId="7F1D9142" w:rsidR="005607A7" w:rsidRDefault="005607A7" w:rsidP="00C27882">
      <w:pPr>
        <w:jc w:val="both"/>
      </w:pPr>
      <w:r w:rsidRPr="005607A7">
        <w:t>An example of SDRF for a sample spiked with a peptide would be:</w:t>
      </w:r>
    </w:p>
    <w:p w14:paraId="2C5A9A3F" w14:textId="77777777" w:rsidR="00C74817" w:rsidRPr="00C74817" w:rsidRDefault="00C74817" w:rsidP="00C664A0"/>
    <w:tbl>
      <w:tblPr>
        <w:tblW w:w="0" w:type="auto"/>
        <w:tblCellMar>
          <w:top w:w="15" w:type="dxa"/>
          <w:left w:w="15" w:type="dxa"/>
          <w:bottom w:w="15" w:type="dxa"/>
          <w:right w:w="15" w:type="dxa"/>
        </w:tblCellMar>
        <w:tblLook w:val="04A0" w:firstRow="1" w:lastRow="0" w:firstColumn="1" w:lastColumn="0" w:noHBand="0" w:noVBand="1"/>
      </w:tblPr>
      <w:tblGrid>
        <w:gridCol w:w="2190"/>
        <w:gridCol w:w="4001"/>
      </w:tblGrid>
      <w:tr w:rsidR="005607A7" w:rsidRPr="005607A7" w14:paraId="24CB3566" w14:textId="77777777" w:rsidTr="005607A7">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45C923" w14:textId="77777777" w:rsidR="005607A7" w:rsidRPr="00C74817" w:rsidRDefault="005607A7" w:rsidP="00C664A0">
            <w:pPr>
              <w:rPr>
                <w:b/>
                <w:bCs/>
                <w:sz w:val="20"/>
                <w:szCs w:val="20"/>
              </w:rPr>
            </w:pPr>
            <w:r w:rsidRPr="00C74817">
              <w:rPr>
                <w:b/>
                <w:bCs/>
                <w:sz w:val="20"/>
                <w:szCs w:val="20"/>
              </w:rPr>
              <w:t>characteristics[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F421276" w14:textId="77777777" w:rsidR="005607A7" w:rsidRPr="00C74817" w:rsidRDefault="005607A7" w:rsidP="00C664A0">
            <w:pPr>
              <w:rPr>
                <w:b/>
                <w:bCs/>
                <w:sz w:val="20"/>
                <w:szCs w:val="20"/>
              </w:rPr>
            </w:pPr>
            <w:proofErr w:type="spellStart"/>
            <w:proofErr w:type="gramStart"/>
            <w:r w:rsidRPr="00C74817">
              <w:rPr>
                <w:b/>
                <w:bCs/>
                <w:sz w:val="20"/>
                <w:szCs w:val="20"/>
              </w:rPr>
              <w:t>charateristics</w:t>
            </w:r>
            <w:proofErr w:type="spellEnd"/>
            <w:r w:rsidRPr="00C74817">
              <w:rPr>
                <w:b/>
                <w:bCs/>
                <w:sz w:val="20"/>
                <w:szCs w:val="20"/>
              </w:rPr>
              <w:t>[</w:t>
            </w:r>
            <w:proofErr w:type="gramEnd"/>
            <w:r w:rsidRPr="00C74817">
              <w:rPr>
                <w:b/>
                <w:bCs/>
                <w:sz w:val="20"/>
                <w:szCs w:val="20"/>
              </w:rPr>
              <w:t>spiked compound]</w:t>
            </w:r>
          </w:p>
        </w:tc>
      </w:tr>
      <w:tr w:rsidR="005607A7" w:rsidRPr="005607A7" w14:paraId="6F82E2CB"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2CC5FB3" w14:textId="77777777" w:rsidR="005607A7" w:rsidRPr="00C74817" w:rsidRDefault="005607A7" w:rsidP="00C664A0">
            <w:pPr>
              <w:rPr>
                <w:sz w:val="20"/>
                <w:szCs w:val="20"/>
              </w:rPr>
            </w:pPr>
            <w:r w:rsidRPr="00C74817">
              <w:rPr>
                <w:sz w:val="20"/>
                <w:szCs w:val="20"/>
              </w:rPr>
              <w:t>1 ug</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80211C" w14:textId="77777777" w:rsidR="005607A7" w:rsidRPr="00C74817" w:rsidRDefault="005607A7" w:rsidP="00C664A0">
            <w:pPr>
              <w:rPr>
                <w:sz w:val="20"/>
                <w:szCs w:val="20"/>
              </w:rPr>
            </w:pPr>
            <w:r w:rsidRPr="00C74817">
              <w:rPr>
                <w:sz w:val="20"/>
                <w:szCs w:val="20"/>
              </w:rPr>
              <w:t>CT=</w:t>
            </w:r>
            <w:proofErr w:type="spellStart"/>
            <w:proofErr w:type="gramStart"/>
            <w:r w:rsidRPr="00C74817">
              <w:rPr>
                <w:sz w:val="20"/>
                <w:szCs w:val="20"/>
              </w:rPr>
              <w:t>peptide;PS</w:t>
            </w:r>
            <w:proofErr w:type="spellEnd"/>
            <w:proofErr w:type="gramEnd"/>
            <w:r w:rsidRPr="00C74817">
              <w:rPr>
                <w:sz w:val="20"/>
                <w:szCs w:val="20"/>
              </w:rPr>
              <w:t xml:space="preserve">=PEPTIDESEQ;QY=10 </w:t>
            </w:r>
            <w:proofErr w:type="spellStart"/>
            <w:r w:rsidRPr="00C74817">
              <w:rPr>
                <w:sz w:val="20"/>
                <w:szCs w:val="20"/>
              </w:rPr>
              <w:t>fmol</w:t>
            </w:r>
            <w:proofErr w:type="spellEnd"/>
          </w:p>
        </w:tc>
      </w:tr>
    </w:tbl>
    <w:p w14:paraId="5CB98CC3" w14:textId="77777777" w:rsidR="00C74817" w:rsidRDefault="00C74817" w:rsidP="00C664A0"/>
    <w:p w14:paraId="0B438BB9" w14:textId="5559EA08" w:rsidR="005607A7" w:rsidRDefault="005607A7" w:rsidP="00C27882">
      <w:pPr>
        <w:jc w:val="both"/>
      </w:pPr>
      <w:r w:rsidRPr="005607A7">
        <w:t>For multiple spiked components, the column </w:t>
      </w:r>
      <w:proofErr w:type="gramStart"/>
      <w:r w:rsidRPr="005607A7">
        <w:t>characteristics[</w:t>
      </w:r>
      <w:proofErr w:type="gramEnd"/>
      <w:r w:rsidRPr="005607A7">
        <w:t>spiked compound] may be repeated.</w:t>
      </w:r>
    </w:p>
    <w:p w14:paraId="757422E6" w14:textId="77777777" w:rsidR="00C74817" w:rsidRPr="00C74817" w:rsidRDefault="00C74817" w:rsidP="00C664A0"/>
    <w:p w14:paraId="3953E2FE" w14:textId="353559D8" w:rsidR="005607A7" w:rsidRDefault="005607A7" w:rsidP="00C27882">
      <w:pPr>
        <w:jc w:val="both"/>
      </w:pPr>
      <w:r w:rsidRPr="005607A7">
        <w:t>If the spiked component is another biological sample (e.g. </w:t>
      </w:r>
      <w:r w:rsidRPr="005607A7">
        <w:rPr>
          <w:i/>
          <w:iCs/>
        </w:rPr>
        <w:t>E. coli</w:t>
      </w:r>
      <w:r w:rsidRPr="005607A7">
        <w:t> lysate spiked into human sample), then the spiked component MUST be annotated in its own row. Both components of the sample SHOULD have characteristics[mass] specified. Inclusion of </w:t>
      </w:r>
      <w:proofErr w:type="gramStart"/>
      <w:r w:rsidRPr="005607A7">
        <w:t>characteristics[</w:t>
      </w:r>
      <w:proofErr w:type="gramEnd"/>
      <w:r w:rsidRPr="005607A7">
        <w:t>spiked compound] is optional in this case; if provided, it SHOULD be the string spiked for the spiked sample.</w:t>
      </w:r>
    </w:p>
    <w:p w14:paraId="5AC47C86" w14:textId="3EE9FE57" w:rsidR="000F074D" w:rsidRDefault="000F074D" w:rsidP="00C27882">
      <w:pPr>
        <w:jc w:val="both"/>
      </w:pPr>
    </w:p>
    <w:p w14:paraId="31CF2B65" w14:textId="77777777" w:rsidR="000F074D" w:rsidRDefault="000F074D" w:rsidP="00C27882">
      <w:pPr>
        <w:jc w:val="both"/>
      </w:pPr>
    </w:p>
    <w:p w14:paraId="58556880" w14:textId="77777777" w:rsidR="00C74817" w:rsidRPr="00C74817" w:rsidRDefault="00C74817" w:rsidP="00C664A0"/>
    <w:p w14:paraId="6237F93F" w14:textId="02CC6D66" w:rsidR="005607A7" w:rsidRPr="000F074D" w:rsidRDefault="00C27882" w:rsidP="00C27882">
      <w:pPr>
        <w:pStyle w:val="Heading2"/>
        <w:rPr>
          <w:b/>
          <w:bCs/>
        </w:rPr>
      </w:pPr>
      <w:bookmarkStart w:id="44" w:name="_Toc53173972"/>
      <w:r w:rsidRPr="000F074D">
        <w:rPr>
          <w:b/>
          <w:bCs/>
        </w:rPr>
        <w:lastRenderedPageBreak/>
        <w:t xml:space="preserve">7.6 </w:t>
      </w:r>
      <w:r w:rsidR="005607A7" w:rsidRPr="000F074D">
        <w:rPr>
          <w:b/>
          <w:bCs/>
        </w:rPr>
        <w:t>Synthetic peptide libraries</w:t>
      </w:r>
      <w:bookmarkEnd w:id="44"/>
    </w:p>
    <w:p w14:paraId="70347DDD" w14:textId="77777777" w:rsidR="00C74817" w:rsidRDefault="00C74817" w:rsidP="00C664A0"/>
    <w:p w14:paraId="1861D0F6" w14:textId="73C088B8" w:rsidR="005607A7" w:rsidRDefault="005607A7" w:rsidP="00C664A0">
      <w:r w:rsidRPr="005607A7">
        <w:t>Proteomics and mass spectrometry use synthetic peptide libraries for multiple use cases including:</w:t>
      </w:r>
    </w:p>
    <w:p w14:paraId="3C4A028A" w14:textId="77777777" w:rsidR="000F074D" w:rsidRPr="005607A7" w:rsidRDefault="000F074D" w:rsidP="00C664A0"/>
    <w:p w14:paraId="7B9A367E" w14:textId="77777777" w:rsidR="005607A7" w:rsidRPr="005607A7" w:rsidRDefault="005607A7" w:rsidP="000F074D">
      <w:pPr>
        <w:pStyle w:val="ListParagraph"/>
        <w:numPr>
          <w:ilvl w:val="0"/>
          <w:numId w:val="43"/>
        </w:numPr>
      </w:pPr>
      <w:r w:rsidRPr="005607A7">
        <w:t>Benchmark of analytical and bioinformatics methods and algorithms.</w:t>
      </w:r>
    </w:p>
    <w:p w14:paraId="66298AC3" w14:textId="77777777" w:rsidR="005607A7" w:rsidRPr="005607A7" w:rsidRDefault="005607A7" w:rsidP="000F074D">
      <w:pPr>
        <w:pStyle w:val="ListParagraph"/>
        <w:numPr>
          <w:ilvl w:val="0"/>
          <w:numId w:val="43"/>
        </w:numPr>
      </w:pPr>
      <w:r w:rsidRPr="005607A7">
        <w:t>Improve of peptide identification/quantification using spectral libraries.</w:t>
      </w:r>
    </w:p>
    <w:p w14:paraId="6B614B5E" w14:textId="77777777" w:rsidR="00C74817" w:rsidRDefault="00C74817" w:rsidP="00C664A0"/>
    <w:p w14:paraId="62BD58F1" w14:textId="28CD69D1" w:rsidR="005607A7" w:rsidRPr="005607A7" w:rsidRDefault="005607A7" w:rsidP="000F074D">
      <w:pPr>
        <w:jc w:val="both"/>
      </w:pPr>
      <w:r w:rsidRPr="005607A7">
        <w:t>When describing synthetic peptide libraries most of the sample metadata can be declare as not applicable. However, some authors can annotate the organism for example because they know the library has been design from specific peptide species, see example </w:t>
      </w:r>
      <w:hyperlink r:id="rId41" w:history="1">
        <w:r w:rsidRPr="005607A7">
          <w:rPr>
            <w:rStyle w:val="Hyperlink"/>
          </w:rPr>
          <w:t>Synthetic Peptide experiment</w:t>
        </w:r>
      </w:hyperlink>
      <w:r w:rsidRPr="005607A7">
        <w:t>.</w:t>
      </w:r>
    </w:p>
    <w:p w14:paraId="104BE2CA" w14:textId="77777777" w:rsidR="00C74817" w:rsidRDefault="00C74817" w:rsidP="00C664A0"/>
    <w:p w14:paraId="150A0A4B" w14:textId="0E954A31" w:rsidR="005607A7" w:rsidRPr="005607A7" w:rsidRDefault="005607A7" w:rsidP="000F074D">
      <w:pPr>
        <w:jc w:val="both"/>
      </w:pPr>
      <w:r w:rsidRPr="005607A7">
        <w:t>It is important to annotate that the sample is a synthetic peptide library, this can be done by adding the </w:t>
      </w:r>
      <w:proofErr w:type="gramStart"/>
      <w:r w:rsidRPr="005607A7">
        <w:t>characteristics[</w:t>
      </w:r>
      <w:proofErr w:type="gramEnd"/>
      <w:r w:rsidRPr="005607A7">
        <w:t>synthetic peptide]the possible values are: synthetic or not synthetic.</w:t>
      </w:r>
    </w:p>
    <w:p w14:paraId="10D1799A" w14:textId="77777777" w:rsidR="00C74817" w:rsidRDefault="00C74817" w:rsidP="00C664A0">
      <w:pPr>
        <w:rPr>
          <w:b/>
          <w:bCs/>
        </w:rPr>
      </w:pPr>
    </w:p>
    <w:p w14:paraId="3D399293" w14:textId="0A1792CB" w:rsidR="005607A7" w:rsidRPr="000F074D" w:rsidRDefault="000F074D" w:rsidP="000F074D">
      <w:pPr>
        <w:pStyle w:val="Heading2"/>
        <w:rPr>
          <w:b/>
          <w:bCs/>
        </w:rPr>
      </w:pPr>
      <w:bookmarkStart w:id="45" w:name="_Toc53173973"/>
      <w:r w:rsidRPr="000F074D">
        <w:rPr>
          <w:b/>
          <w:bCs/>
        </w:rPr>
        <w:t xml:space="preserve">7.8 </w:t>
      </w:r>
      <w:r w:rsidR="005607A7" w:rsidRPr="000F074D">
        <w:rPr>
          <w:b/>
          <w:bCs/>
        </w:rPr>
        <w:t>Normal, healthy samples</w:t>
      </w:r>
      <w:bookmarkEnd w:id="45"/>
    </w:p>
    <w:p w14:paraId="6B3C2CD5" w14:textId="77777777" w:rsidR="00C74817" w:rsidRDefault="00C74817" w:rsidP="00C664A0"/>
    <w:p w14:paraId="64B8D523" w14:textId="7E90CE8D" w:rsidR="005607A7" w:rsidRDefault="005607A7" w:rsidP="000F074D">
      <w:pPr>
        <w:jc w:val="both"/>
      </w:pPr>
      <w:r w:rsidRPr="005607A7">
        <w:t>Samples from healthy patients or individuals normally appear in manuscripts and annotations as healthy or normal. We RECOMMENDED to use the word normal mapped to term PATO_0000461 that is in EFO: </w:t>
      </w:r>
      <w:hyperlink r:id="rId42" w:history="1">
        <w:r w:rsidRPr="005607A7">
          <w:rPr>
            <w:rStyle w:val="Hyperlink"/>
          </w:rPr>
          <w:t>normal PATO term</w:t>
        </w:r>
      </w:hyperlink>
      <w:r w:rsidRPr="005607A7">
        <w:t>. Example:</w:t>
      </w:r>
    </w:p>
    <w:p w14:paraId="1450FC13" w14:textId="77777777" w:rsidR="00C74817" w:rsidRPr="00C74817" w:rsidRDefault="00C74817" w:rsidP="00C664A0"/>
    <w:tbl>
      <w:tblPr>
        <w:tblW w:w="0" w:type="auto"/>
        <w:tblInd w:w="-575" w:type="dxa"/>
        <w:tblCellMar>
          <w:top w:w="15" w:type="dxa"/>
          <w:left w:w="15" w:type="dxa"/>
          <w:bottom w:w="15" w:type="dxa"/>
          <w:right w:w="15" w:type="dxa"/>
        </w:tblCellMar>
        <w:tblLook w:val="04A0" w:firstRow="1" w:lastRow="0" w:firstColumn="1" w:lastColumn="0" w:noHBand="0" w:noVBand="1"/>
      </w:tblPr>
      <w:tblGrid>
        <w:gridCol w:w="1123"/>
        <w:gridCol w:w="1684"/>
        <w:gridCol w:w="1644"/>
        <w:gridCol w:w="1737"/>
        <w:gridCol w:w="1743"/>
        <w:gridCol w:w="1268"/>
      </w:tblGrid>
      <w:tr w:rsidR="005607A7" w:rsidRPr="005607A7" w14:paraId="3BA6370C" w14:textId="77777777" w:rsidTr="000F074D">
        <w:trPr>
          <w:tblHeader/>
        </w:trPr>
        <w:tc>
          <w:tcPr>
            <w:tcW w:w="163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D58159" w14:textId="77777777" w:rsidR="005607A7" w:rsidRPr="00C74817" w:rsidRDefault="005607A7" w:rsidP="00C664A0">
            <w:pPr>
              <w:rPr>
                <w:b/>
                <w:bCs/>
                <w:sz w:val="20"/>
                <w:szCs w:val="20"/>
              </w:rPr>
            </w:pPr>
            <w:r w:rsidRPr="00C74817">
              <w:rPr>
                <w:b/>
                <w:bCs/>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6D000D0" w14:textId="77777777" w:rsidR="005607A7" w:rsidRPr="00C74817" w:rsidRDefault="005607A7" w:rsidP="00C664A0">
            <w:pPr>
              <w:rPr>
                <w:b/>
                <w:bCs/>
                <w:sz w:val="20"/>
                <w:szCs w:val="20"/>
              </w:rPr>
            </w:pPr>
            <w:r w:rsidRPr="00C74817">
              <w:rPr>
                <w:b/>
                <w:bCs/>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BBD7FF" w14:textId="77777777" w:rsidR="005607A7" w:rsidRPr="00C74817" w:rsidRDefault="005607A7" w:rsidP="00C664A0">
            <w:pPr>
              <w:rPr>
                <w:b/>
                <w:bCs/>
                <w:sz w:val="20"/>
                <w:szCs w:val="20"/>
              </w:rPr>
            </w:pPr>
            <w:proofErr w:type="gramStart"/>
            <w:r w:rsidRPr="00C74817">
              <w:rPr>
                <w:b/>
                <w:bCs/>
                <w:sz w:val="20"/>
                <w:szCs w:val="20"/>
              </w:rPr>
              <w:t>characteristics[</w:t>
            </w:r>
            <w:proofErr w:type="gramEnd"/>
            <w:r w:rsidRPr="00C74817">
              <w:rPr>
                <w:b/>
                <w:bCs/>
                <w:sz w:val="20"/>
                <w:szCs w:val="20"/>
              </w:rPr>
              <w:t>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5A2075" w14:textId="77777777" w:rsidR="005607A7" w:rsidRPr="00C74817" w:rsidRDefault="005607A7" w:rsidP="00C664A0">
            <w:pPr>
              <w:rPr>
                <w:b/>
                <w:bCs/>
                <w:sz w:val="20"/>
                <w:szCs w:val="20"/>
              </w:rPr>
            </w:pPr>
            <w:r w:rsidRPr="00C74817">
              <w:rPr>
                <w:b/>
                <w:bCs/>
                <w:sz w:val="20"/>
                <w:szCs w:val="20"/>
              </w:rPr>
              <w:t>characteristics[phenotyp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D9C2C01" w14:textId="77777777" w:rsidR="005607A7" w:rsidRPr="00C74817" w:rsidRDefault="005607A7" w:rsidP="00C664A0">
            <w:pPr>
              <w:rPr>
                <w:b/>
                <w:bCs/>
                <w:sz w:val="20"/>
                <w:szCs w:val="20"/>
              </w:rPr>
            </w:pPr>
            <w:r w:rsidRPr="00C74817">
              <w:rPr>
                <w:b/>
                <w:bCs/>
                <w:sz w:val="20"/>
                <w:szCs w:val="20"/>
              </w:rPr>
              <w:t>characteristics[compound]</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50F3D0" w14:textId="77777777" w:rsidR="005607A7" w:rsidRPr="00C74817" w:rsidRDefault="005607A7" w:rsidP="00C664A0">
            <w:pPr>
              <w:rPr>
                <w:b/>
                <w:bCs/>
                <w:sz w:val="20"/>
                <w:szCs w:val="20"/>
              </w:rPr>
            </w:pPr>
            <w:r w:rsidRPr="00C74817">
              <w:rPr>
                <w:b/>
                <w:bCs/>
                <w:sz w:val="20"/>
                <w:szCs w:val="20"/>
              </w:rPr>
              <w:t>factor value[phenotype]</w:t>
            </w:r>
          </w:p>
        </w:tc>
      </w:tr>
      <w:tr w:rsidR="005607A7" w:rsidRPr="005607A7" w14:paraId="3234B7C6" w14:textId="77777777" w:rsidTr="000F074D">
        <w:tc>
          <w:tcPr>
            <w:tcW w:w="1637"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9AA1F2" w14:textId="77777777" w:rsidR="005607A7" w:rsidRPr="00C74817" w:rsidRDefault="005607A7" w:rsidP="00C664A0">
            <w:pPr>
              <w:rPr>
                <w:sz w:val="20"/>
                <w:szCs w:val="20"/>
              </w:rPr>
            </w:pPr>
            <w:proofErr w:type="spellStart"/>
            <w:r w:rsidRPr="00C74817">
              <w:rPr>
                <w:sz w:val="20"/>
                <w:szCs w:val="20"/>
              </w:rPr>
              <w:t>sample_treat</w:t>
            </w:r>
            <w:proofErr w:type="spellEnd"/>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43B1E8" w14:textId="77777777" w:rsidR="005607A7" w:rsidRPr="00C74817" w:rsidRDefault="005607A7" w:rsidP="00C664A0">
            <w:pPr>
              <w:rPr>
                <w:sz w:val="20"/>
                <w:szCs w:val="20"/>
              </w:rPr>
            </w:pPr>
            <w:r w:rsidRPr="00C74817">
              <w:rPr>
                <w:sz w:val="20"/>
                <w:szCs w:val="20"/>
              </w:rPr>
              <w:t>homo sapien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D0CE7D4" w14:textId="77777777" w:rsidR="005607A7" w:rsidRPr="00C74817" w:rsidRDefault="005607A7" w:rsidP="00C664A0">
            <w:pPr>
              <w:rPr>
                <w:sz w:val="20"/>
                <w:szCs w:val="20"/>
              </w:rPr>
            </w:pPr>
            <w:r w:rsidRPr="00C74817">
              <w:rPr>
                <w:sz w:val="20"/>
                <w:szCs w:val="20"/>
              </w:rPr>
              <w:t>Whole 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265BA0" w14:textId="77777777" w:rsidR="005607A7" w:rsidRPr="00C74817" w:rsidRDefault="005607A7" w:rsidP="00C664A0">
            <w:pPr>
              <w:rPr>
                <w:sz w:val="20"/>
                <w:szCs w:val="20"/>
              </w:rPr>
            </w:pPr>
            <w:r w:rsidRPr="00C74817">
              <w:rPr>
                <w:sz w:val="20"/>
                <w:szCs w:val="20"/>
              </w:rPr>
              <w:t>necrotic tiss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195D807" w14:textId="77777777" w:rsidR="005607A7" w:rsidRPr="00C74817" w:rsidRDefault="005607A7" w:rsidP="00C664A0">
            <w:pPr>
              <w:rPr>
                <w:sz w:val="20"/>
                <w:szCs w:val="20"/>
              </w:rPr>
            </w:pPr>
            <w:r w:rsidRPr="00C74817">
              <w:rPr>
                <w:sz w:val="20"/>
                <w:szCs w:val="20"/>
              </w:rPr>
              <w:t>drug A</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8D4248" w14:textId="77777777" w:rsidR="005607A7" w:rsidRPr="00C74817" w:rsidRDefault="005607A7" w:rsidP="00C664A0">
            <w:pPr>
              <w:rPr>
                <w:sz w:val="20"/>
                <w:szCs w:val="20"/>
              </w:rPr>
            </w:pPr>
            <w:r w:rsidRPr="00C74817">
              <w:rPr>
                <w:sz w:val="20"/>
                <w:szCs w:val="20"/>
              </w:rPr>
              <w:t>necrotic tissue</w:t>
            </w:r>
          </w:p>
        </w:tc>
      </w:tr>
      <w:tr w:rsidR="005607A7" w:rsidRPr="005607A7" w14:paraId="689331DF" w14:textId="77777777" w:rsidTr="000F074D">
        <w:tc>
          <w:tcPr>
            <w:tcW w:w="163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C664A0">
            <w:pPr>
              <w:rPr>
                <w:sz w:val="20"/>
                <w:szCs w:val="20"/>
              </w:rPr>
            </w:pPr>
            <w:proofErr w:type="spellStart"/>
            <w:r w:rsidRPr="00C74817">
              <w:rPr>
                <w:sz w:val="20"/>
                <w:szCs w:val="20"/>
              </w:rPr>
              <w:t>sample_control</w:t>
            </w:r>
            <w:proofErr w:type="spellEnd"/>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C664A0">
            <w:pPr>
              <w:rPr>
                <w:sz w:val="20"/>
                <w:szCs w:val="20"/>
              </w:rPr>
            </w:pPr>
            <w:r w:rsidRPr="00C74817">
              <w:rPr>
                <w:sz w:val="20"/>
                <w:szCs w:val="20"/>
              </w:rPr>
              <w:t>homo sapien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77777777" w:rsidR="005607A7" w:rsidRPr="00C74817" w:rsidRDefault="005607A7" w:rsidP="00C664A0">
            <w:pPr>
              <w:rPr>
                <w:sz w:val="20"/>
                <w:szCs w:val="20"/>
              </w:rPr>
            </w:pPr>
            <w:r w:rsidRPr="00C74817">
              <w:rPr>
                <w:sz w:val="20"/>
                <w:szCs w:val="20"/>
              </w:rPr>
              <w:t>Whole Organism</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C664A0">
            <w:pPr>
              <w:rPr>
                <w:sz w:val="20"/>
                <w:szCs w:val="20"/>
              </w:rPr>
            </w:pPr>
            <w:r w:rsidRPr="00C74817">
              <w:rPr>
                <w:sz w:val="20"/>
                <w:szCs w:val="20"/>
              </w:rPr>
              <w:t>norma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C664A0">
            <w:pPr>
              <w:rPr>
                <w:sz w:val="20"/>
                <w:szCs w:val="20"/>
              </w:rPr>
            </w:pPr>
            <w:r w:rsidRPr="00C74817">
              <w:rPr>
                <w:sz w:val="20"/>
                <w:szCs w:val="20"/>
              </w:rPr>
              <w:t>non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C664A0">
            <w:pPr>
              <w:rPr>
                <w:sz w:val="20"/>
                <w:szCs w:val="20"/>
              </w:rPr>
            </w:pPr>
            <w:r w:rsidRPr="00C74817">
              <w:rPr>
                <w:sz w:val="20"/>
                <w:szCs w:val="20"/>
              </w:rPr>
              <w:t>normal</w:t>
            </w:r>
          </w:p>
        </w:tc>
      </w:tr>
    </w:tbl>
    <w:p w14:paraId="0DF25B50" w14:textId="77777777" w:rsidR="00C74817" w:rsidRDefault="00C74817" w:rsidP="00C664A0">
      <w:pPr>
        <w:rPr>
          <w:b/>
          <w:bCs/>
        </w:rPr>
      </w:pPr>
    </w:p>
    <w:p w14:paraId="71ED143F" w14:textId="0E927777" w:rsidR="005607A7" w:rsidRPr="005607A7" w:rsidRDefault="000F074D" w:rsidP="000F074D">
      <w:pPr>
        <w:pStyle w:val="Heading1"/>
      </w:pPr>
      <w:bookmarkStart w:id="46" w:name="_Toc53173974"/>
      <w:r>
        <w:t>SDRF</w:t>
      </w:r>
      <w:r w:rsidR="005607A7" w:rsidRPr="005607A7">
        <w:t xml:space="preserve"> templates</w:t>
      </w:r>
      <w:bookmarkEnd w:id="46"/>
    </w:p>
    <w:p w14:paraId="64DCA9D8" w14:textId="77777777" w:rsidR="00C74817" w:rsidRDefault="00C74817" w:rsidP="00C664A0"/>
    <w:p w14:paraId="2F2EB132" w14:textId="23FDCD60" w:rsidR="005607A7" w:rsidRDefault="005607A7" w:rsidP="000F074D">
      <w:pPr>
        <w:jc w:val="both"/>
      </w:pPr>
      <w:r w:rsidRPr="005607A7">
        <w:t>The </w:t>
      </w:r>
      <w:r w:rsidRPr="005607A7">
        <w:rPr>
          <w:b/>
          <w:bCs/>
        </w:rPr>
        <w:t>sample metadata templates</w:t>
      </w:r>
      <w:r w:rsidRPr="005607A7">
        <w:t> are a set of guidelines to annotate different type of proteomics experiments to ensure that a Minimum Metadata and characteristics are provided to understand the dataset. These templates respond to the distribution and frequency of experiment types in public databases like </w:t>
      </w:r>
      <w:hyperlink r:id="rId43" w:history="1">
        <w:r w:rsidRPr="005607A7">
          <w:rPr>
            <w:rStyle w:val="Hyperlink"/>
          </w:rPr>
          <w:t>PRIDE</w:t>
        </w:r>
      </w:hyperlink>
      <w:r w:rsidRPr="005607A7">
        <w:t> and </w:t>
      </w:r>
      <w:hyperlink r:id="rId44" w:history="1">
        <w:r w:rsidRPr="005607A7">
          <w:rPr>
            <w:rStyle w:val="Hyperlink"/>
          </w:rPr>
          <w:t>ProteomeXchange</w:t>
        </w:r>
      </w:hyperlink>
      <w:r w:rsidRPr="005607A7">
        <w:t>:</w:t>
      </w:r>
    </w:p>
    <w:p w14:paraId="5ABC97BE" w14:textId="77777777" w:rsidR="000F074D" w:rsidRPr="005607A7" w:rsidRDefault="000F074D" w:rsidP="000F074D">
      <w:pPr>
        <w:jc w:val="both"/>
      </w:pPr>
    </w:p>
    <w:p w14:paraId="2D508BD4" w14:textId="77777777" w:rsidR="005607A7" w:rsidRPr="005607A7" w:rsidRDefault="005607A7" w:rsidP="000F074D">
      <w:pPr>
        <w:pStyle w:val="ListParagraph"/>
        <w:numPr>
          <w:ilvl w:val="0"/>
          <w:numId w:val="44"/>
        </w:numPr>
      </w:pPr>
      <w:r w:rsidRPr="005607A7">
        <w:t>Default: Minimum information for any proteomics experiment </w:t>
      </w:r>
      <w:hyperlink r:id="rId45" w:history="1">
        <w:r w:rsidRPr="005607A7">
          <w:rPr>
            <w:rStyle w:val="Hyperlink"/>
          </w:rPr>
          <w:t>Template</w:t>
        </w:r>
      </w:hyperlink>
    </w:p>
    <w:p w14:paraId="0611147E" w14:textId="77777777" w:rsidR="005607A7" w:rsidRPr="005607A7" w:rsidRDefault="005607A7" w:rsidP="000F074D">
      <w:pPr>
        <w:pStyle w:val="ListParagraph"/>
        <w:numPr>
          <w:ilvl w:val="0"/>
          <w:numId w:val="44"/>
        </w:numPr>
      </w:pPr>
      <w:r w:rsidRPr="005607A7">
        <w:t>Human: All tissue-based experiments that use Human samples </w:t>
      </w:r>
      <w:hyperlink r:id="rId46" w:history="1">
        <w:r w:rsidRPr="005607A7">
          <w:rPr>
            <w:rStyle w:val="Hyperlink"/>
          </w:rPr>
          <w:t>Template</w:t>
        </w:r>
      </w:hyperlink>
    </w:p>
    <w:p w14:paraId="584BDC65" w14:textId="77777777" w:rsidR="005607A7" w:rsidRPr="005607A7" w:rsidRDefault="005607A7" w:rsidP="000F074D">
      <w:pPr>
        <w:pStyle w:val="ListParagraph"/>
        <w:numPr>
          <w:ilvl w:val="0"/>
          <w:numId w:val="44"/>
        </w:numPr>
      </w:pPr>
      <w:r w:rsidRPr="005607A7">
        <w:t>Vertebrates: Vertebrate experiment. </w:t>
      </w:r>
      <w:hyperlink r:id="rId47" w:history="1">
        <w:r w:rsidRPr="005607A7">
          <w:rPr>
            <w:rStyle w:val="Hyperlink"/>
          </w:rPr>
          <w:t>Template</w:t>
        </w:r>
      </w:hyperlink>
    </w:p>
    <w:p w14:paraId="7152F87D" w14:textId="77777777" w:rsidR="005607A7" w:rsidRPr="005607A7" w:rsidRDefault="005607A7" w:rsidP="000F074D">
      <w:pPr>
        <w:pStyle w:val="ListParagraph"/>
        <w:numPr>
          <w:ilvl w:val="0"/>
          <w:numId w:val="44"/>
        </w:numPr>
      </w:pPr>
      <w:r w:rsidRPr="005607A7">
        <w:t>Non-vertebrates: Non-vertebrate experiment. </w:t>
      </w:r>
      <w:hyperlink r:id="rId48" w:history="1">
        <w:r w:rsidRPr="005607A7">
          <w:rPr>
            <w:rStyle w:val="Hyperlink"/>
          </w:rPr>
          <w:t>Template</w:t>
        </w:r>
      </w:hyperlink>
    </w:p>
    <w:p w14:paraId="1713BF89" w14:textId="77777777" w:rsidR="005607A7" w:rsidRPr="005607A7" w:rsidRDefault="005607A7" w:rsidP="000F074D">
      <w:pPr>
        <w:pStyle w:val="ListParagraph"/>
        <w:numPr>
          <w:ilvl w:val="0"/>
          <w:numId w:val="44"/>
        </w:numPr>
      </w:pPr>
      <w:r w:rsidRPr="005607A7">
        <w:t>Plants: Plant experiment. </w:t>
      </w:r>
      <w:hyperlink r:id="rId49" w:history="1">
        <w:r w:rsidRPr="005607A7">
          <w:rPr>
            <w:rStyle w:val="Hyperlink"/>
          </w:rPr>
          <w:t>Template</w:t>
        </w:r>
      </w:hyperlink>
    </w:p>
    <w:p w14:paraId="6BA7A270" w14:textId="77777777" w:rsidR="005607A7" w:rsidRPr="005607A7" w:rsidRDefault="005607A7" w:rsidP="000F074D">
      <w:pPr>
        <w:pStyle w:val="ListParagraph"/>
        <w:numPr>
          <w:ilvl w:val="0"/>
          <w:numId w:val="44"/>
        </w:numPr>
      </w:pPr>
      <w:r w:rsidRPr="005607A7">
        <w:lastRenderedPageBreak/>
        <w:t>Cell lines: Experiments using cell-lines. </w:t>
      </w:r>
      <w:hyperlink r:id="rId50" w:history="1">
        <w:r w:rsidRPr="005607A7">
          <w:rPr>
            <w:rStyle w:val="Hyperlink"/>
          </w:rPr>
          <w:t>Template</w:t>
        </w:r>
      </w:hyperlink>
    </w:p>
    <w:p w14:paraId="60570617" w14:textId="77777777" w:rsidR="0006301B" w:rsidRDefault="0006301B" w:rsidP="00C664A0">
      <w:pPr>
        <w:rPr>
          <w:b/>
          <w:bCs/>
        </w:rPr>
      </w:pPr>
    </w:p>
    <w:p w14:paraId="190FA152" w14:textId="05917BFF" w:rsidR="005607A7" w:rsidRDefault="005607A7" w:rsidP="00C664A0">
      <w:r w:rsidRPr="005607A7">
        <w:rPr>
          <w:b/>
          <w:bCs/>
        </w:rPr>
        <w:t>Sample attributes</w:t>
      </w:r>
      <w:r w:rsidRPr="005607A7">
        <w:t>: Minimum sample attributes for primary cells from different species and cell lines</w:t>
      </w:r>
    </w:p>
    <w:p w14:paraId="394E9EBC" w14:textId="77777777" w:rsidR="0006301B" w:rsidRPr="0006301B" w:rsidRDefault="0006301B" w:rsidP="00C664A0"/>
    <w:tbl>
      <w:tblPr>
        <w:tblW w:w="10348" w:type="dxa"/>
        <w:tblInd w:w="-575" w:type="dxa"/>
        <w:tblCellMar>
          <w:top w:w="15" w:type="dxa"/>
          <w:left w:w="15" w:type="dxa"/>
          <w:bottom w:w="15" w:type="dxa"/>
          <w:right w:w="15" w:type="dxa"/>
        </w:tblCellMar>
        <w:tblLook w:val="04A0" w:firstRow="1" w:lastRow="0" w:firstColumn="1" w:lastColumn="0" w:noHBand="0" w:noVBand="1"/>
      </w:tblPr>
      <w:tblGrid>
        <w:gridCol w:w="3531"/>
        <w:gridCol w:w="990"/>
        <w:gridCol w:w="979"/>
        <w:gridCol w:w="1312"/>
        <w:gridCol w:w="1268"/>
        <w:gridCol w:w="879"/>
        <w:gridCol w:w="1389"/>
      </w:tblGrid>
      <w:tr w:rsidR="005607A7" w:rsidRPr="00C74817" w14:paraId="3CB5ED4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AC795F"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EB8D5EC" w14:textId="77777777" w:rsidR="005607A7" w:rsidRPr="00C74817" w:rsidRDefault="005607A7" w:rsidP="00C664A0">
            <w:pPr>
              <w:rPr>
                <w:sz w:val="20"/>
                <w:szCs w:val="20"/>
              </w:rPr>
            </w:pPr>
            <w:r w:rsidRPr="00C74817">
              <w:rPr>
                <w:sz w:val="20"/>
                <w:szCs w:val="20"/>
              </w:rPr>
              <w:t>Defaul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F3C994" w14:textId="77777777" w:rsidR="005607A7" w:rsidRPr="00C74817" w:rsidRDefault="005607A7" w:rsidP="00C664A0">
            <w:pPr>
              <w:rPr>
                <w:sz w:val="20"/>
                <w:szCs w:val="20"/>
              </w:rPr>
            </w:pPr>
            <w:r w:rsidRPr="00C74817">
              <w:rPr>
                <w:sz w:val="20"/>
                <w:szCs w:val="20"/>
              </w:rPr>
              <w:t>Human</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88FC93" w14:textId="77777777" w:rsidR="005607A7" w:rsidRPr="00C74817" w:rsidRDefault="005607A7" w:rsidP="00C664A0">
            <w:pPr>
              <w:rPr>
                <w:sz w:val="20"/>
                <w:szCs w:val="20"/>
              </w:rPr>
            </w:pPr>
            <w:r w:rsidRPr="00C74817">
              <w:rPr>
                <w:sz w:val="20"/>
                <w:szCs w:val="20"/>
              </w:rPr>
              <w:t>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44E43A8" w14:textId="77777777" w:rsidR="005607A7" w:rsidRPr="00C74817" w:rsidRDefault="005607A7" w:rsidP="00C664A0">
            <w:pPr>
              <w:rPr>
                <w:sz w:val="20"/>
                <w:szCs w:val="20"/>
              </w:rPr>
            </w:pPr>
            <w:r w:rsidRPr="00C74817">
              <w:rPr>
                <w:sz w:val="20"/>
                <w:szCs w:val="20"/>
              </w:rPr>
              <w:t>Non-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9865CFA" w14:textId="77777777" w:rsidR="005607A7" w:rsidRPr="00C74817" w:rsidRDefault="005607A7" w:rsidP="00C664A0">
            <w:pPr>
              <w:rPr>
                <w:sz w:val="20"/>
                <w:szCs w:val="20"/>
              </w:rPr>
            </w:pPr>
            <w:r w:rsidRPr="00C74817">
              <w:rPr>
                <w:sz w:val="20"/>
                <w:szCs w:val="20"/>
              </w:rPr>
              <w:t>Plants</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A9873D" w14:textId="77777777" w:rsidR="005607A7" w:rsidRPr="00C74817" w:rsidRDefault="005607A7" w:rsidP="00C664A0">
            <w:pPr>
              <w:rPr>
                <w:sz w:val="20"/>
                <w:szCs w:val="20"/>
              </w:rPr>
            </w:pPr>
            <w:r w:rsidRPr="00C74817">
              <w:rPr>
                <w:sz w:val="20"/>
                <w:szCs w:val="20"/>
              </w:rPr>
              <w:t>Cell lines</w:t>
            </w:r>
          </w:p>
        </w:tc>
      </w:tr>
      <w:tr w:rsidR="005607A7" w:rsidRPr="00C74817" w14:paraId="38BCBBA6"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5607A7" w:rsidRPr="00C74817" w:rsidRDefault="005607A7" w:rsidP="00C664A0">
            <w:pPr>
              <w:rPr>
                <w:sz w:val="20"/>
                <w:szCs w:val="20"/>
              </w:rPr>
            </w:pPr>
            <w:r w:rsidRPr="00C74817">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5607A7" w:rsidRPr="00C74817" w:rsidRDefault="00C74817" w:rsidP="00C664A0">
            <w:pPr>
              <w:rPr>
                <w:sz w:val="20"/>
                <w:szCs w:val="20"/>
              </w:rPr>
            </w:pPr>
            <w:r>
              <w:rPr>
                <w:sz w:val="20"/>
                <w:szCs w:val="20"/>
              </w:rPr>
              <w:t>1</w:t>
            </w:r>
          </w:p>
        </w:tc>
      </w:tr>
      <w:tr w:rsidR="005607A7" w:rsidRPr="00C74817" w14:paraId="613AF0EA"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77912B" w14:textId="77777777" w:rsidR="005607A7" w:rsidRPr="00C74817" w:rsidRDefault="005607A7" w:rsidP="00C664A0">
            <w:pPr>
              <w:rPr>
                <w:sz w:val="20"/>
                <w:szCs w:val="20"/>
              </w:rPr>
            </w:pPr>
            <w:r w:rsidRPr="00C74817">
              <w:rPr>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08EB7F" w14:textId="57E0D1EF"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3F4EE9" w14:textId="0710C3A3"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C33084" w14:textId="1128E04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828F2C6" w14:textId="57D82E6A"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F65FF7" w14:textId="1F3779CC"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CC3C88" w14:textId="27F021F4" w:rsidR="005607A7" w:rsidRPr="00C74817" w:rsidRDefault="0006301B" w:rsidP="00C664A0">
            <w:pPr>
              <w:rPr>
                <w:sz w:val="20"/>
                <w:szCs w:val="20"/>
              </w:rPr>
            </w:pPr>
            <w:r>
              <w:rPr>
                <w:sz w:val="20"/>
                <w:szCs w:val="20"/>
              </w:rPr>
              <w:t>1</w:t>
            </w:r>
          </w:p>
        </w:tc>
      </w:tr>
      <w:tr w:rsidR="005607A7" w:rsidRPr="00C74817" w14:paraId="1D9DB56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393419" w14:textId="77777777" w:rsidR="005607A7" w:rsidRPr="00C74817" w:rsidRDefault="005607A7" w:rsidP="00C664A0">
            <w:pPr>
              <w:rPr>
                <w:sz w:val="20"/>
                <w:szCs w:val="20"/>
              </w:rPr>
            </w:pPr>
            <w:r w:rsidRPr="00C74817">
              <w:rPr>
                <w:sz w:val="20"/>
                <w:szCs w:val="20"/>
              </w:rPr>
              <w:t>characteristics[strain/bre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C74817" w14:paraId="7F748BD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446856" w14:textId="77777777" w:rsidR="005607A7" w:rsidRPr="00C74817" w:rsidRDefault="005607A7" w:rsidP="00C664A0">
            <w:pPr>
              <w:rPr>
                <w:sz w:val="20"/>
                <w:szCs w:val="20"/>
              </w:rPr>
            </w:pPr>
            <w:r w:rsidRPr="00C74817">
              <w:rPr>
                <w:sz w:val="20"/>
                <w:szCs w:val="20"/>
              </w:rPr>
              <w:t>characteristics[ecotype/cultivar]</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9638F1F"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B7676FA"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ABEF8B6"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58382E"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270234A" w14:textId="2E4854B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069AFD" w14:textId="77777777" w:rsidR="005607A7" w:rsidRPr="00C74817" w:rsidRDefault="005607A7" w:rsidP="00C664A0">
            <w:pPr>
              <w:rPr>
                <w:sz w:val="20"/>
                <w:szCs w:val="20"/>
              </w:rPr>
            </w:pPr>
          </w:p>
        </w:tc>
      </w:tr>
      <w:tr w:rsidR="005607A7" w:rsidRPr="00C74817" w14:paraId="47C60958"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2680B7" w14:textId="77777777" w:rsidR="005607A7" w:rsidRPr="00C74817" w:rsidRDefault="005607A7" w:rsidP="00C664A0">
            <w:pPr>
              <w:rPr>
                <w:sz w:val="20"/>
                <w:szCs w:val="20"/>
              </w:rPr>
            </w:pPr>
            <w:proofErr w:type="gramStart"/>
            <w:r w:rsidRPr="00C74817">
              <w:rPr>
                <w:sz w:val="20"/>
                <w:szCs w:val="20"/>
              </w:rPr>
              <w:t>characteristics[</w:t>
            </w:r>
            <w:proofErr w:type="gramEnd"/>
            <w:r w:rsidRPr="00C74817">
              <w:rPr>
                <w:sz w:val="20"/>
                <w:szCs w:val="20"/>
              </w:rPr>
              <w:t>ancestry categor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77777777" w:rsidR="005607A7" w:rsidRPr="00C74817" w:rsidRDefault="005607A7" w:rsidP="00C664A0">
            <w:pPr>
              <w:rPr>
                <w:sz w:val="20"/>
                <w:szCs w:val="20"/>
              </w:rPr>
            </w:pPr>
          </w:p>
        </w:tc>
      </w:tr>
      <w:tr w:rsidR="005607A7" w:rsidRPr="00C74817" w14:paraId="3BC26AE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614299" w14:textId="77777777" w:rsidR="005607A7" w:rsidRPr="00C74817" w:rsidRDefault="005607A7" w:rsidP="00C664A0">
            <w:pPr>
              <w:rPr>
                <w:sz w:val="20"/>
                <w:szCs w:val="20"/>
              </w:rPr>
            </w:pPr>
            <w:r w:rsidRPr="00C74817">
              <w:rPr>
                <w:sz w:val="20"/>
                <w:szCs w:val="20"/>
              </w:rPr>
              <w:t>characteristics[ag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44A1F4"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05D43A" w14:textId="3F224DE9"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BAB6C97" w14:textId="682FB1FE"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1CD8D"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AE754E4" w14:textId="27E79108"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B09149" w14:textId="77777777" w:rsidR="005607A7" w:rsidRPr="00C74817" w:rsidRDefault="005607A7" w:rsidP="00C664A0">
            <w:pPr>
              <w:rPr>
                <w:sz w:val="20"/>
                <w:szCs w:val="20"/>
              </w:rPr>
            </w:pPr>
          </w:p>
        </w:tc>
      </w:tr>
      <w:tr w:rsidR="005607A7" w:rsidRPr="00C74817" w14:paraId="7218C30B"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8CAB90" w14:textId="77777777" w:rsidR="005607A7" w:rsidRPr="00C74817" w:rsidRDefault="005607A7" w:rsidP="00C664A0">
            <w:pPr>
              <w:rPr>
                <w:sz w:val="20"/>
                <w:szCs w:val="20"/>
              </w:rPr>
            </w:pPr>
            <w:proofErr w:type="gramStart"/>
            <w:r w:rsidRPr="00C74817">
              <w:rPr>
                <w:sz w:val="20"/>
                <w:szCs w:val="20"/>
              </w:rPr>
              <w:t>characteristics[</w:t>
            </w:r>
            <w:proofErr w:type="gramEnd"/>
            <w:r w:rsidRPr="00C74817">
              <w:rPr>
                <w:sz w:val="20"/>
                <w:szCs w:val="20"/>
              </w:rPr>
              <w:t>developmental stag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7777777" w:rsidR="005607A7" w:rsidRPr="00C74817" w:rsidRDefault="005607A7" w:rsidP="00C664A0">
            <w:pPr>
              <w:rPr>
                <w:sz w:val="20"/>
                <w:szCs w:val="20"/>
              </w:rPr>
            </w:pPr>
          </w:p>
        </w:tc>
      </w:tr>
      <w:tr w:rsidR="005607A7" w:rsidRPr="00C74817" w14:paraId="555E9E7B"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AFF7D33" w14:textId="77777777" w:rsidR="005607A7" w:rsidRPr="00C74817" w:rsidRDefault="005607A7" w:rsidP="00C664A0">
            <w:pPr>
              <w:rPr>
                <w:sz w:val="20"/>
                <w:szCs w:val="20"/>
              </w:rPr>
            </w:pPr>
            <w:r w:rsidRPr="00C74817">
              <w:rPr>
                <w:sz w:val="20"/>
                <w:szCs w:val="20"/>
              </w:rPr>
              <w:t>characteristics[sex]</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672DF45"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FEC60CA" w14:textId="680F4B77"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A49EFA4" w14:textId="1FC10A4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7B1A48"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ABFC60"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FD958B" w14:textId="77777777" w:rsidR="005607A7" w:rsidRPr="00C74817" w:rsidRDefault="005607A7" w:rsidP="00C664A0">
            <w:pPr>
              <w:rPr>
                <w:sz w:val="20"/>
                <w:szCs w:val="20"/>
              </w:rPr>
            </w:pPr>
          </w:p>
        </w:tc>
      </w:tr>
      <w:tr w:rsidR="005607A7" w:rsidRPr="00C74817" w14:paraId="18114EA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2BC3D" w14:textId="77777777" w:rsidR="005607A7" w:rsidRPr="00C74817" w:rsidRDefault="005607A7" w:rsidP="00C664A0">
            <w:pPr>
              <w:rPr>
                <w:sz w:val="20"/>
                <w:szCs w:val="20"/>
              </w:rPr>
            </w:pPr>
            <w:r w:rsidRPr="00C74817">
              <w:rPr>
                <w:sz w:val="20"/>
                <w:szCs w:val="20"/>
              </w:rPr>
              <w:t>characteristics[diseas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5607A7" w:rsidRPr="00C74817" w:rsidRDefault="0006301B" w:rsidP="00C664A0">
            <w:pPr>
              <w:rPr>
                <w:sz w:val="20"/>
                <w:szCs w:val="20"/>
              </w:rPr>
            </w:pPr>
            <w:r>
              <w:rPr>
                <w:sz w:val="20"/>
                <w:szCs w:val="20"/>
              </w:rPr>
              <w:t>1</w:t>
            </w:r>
          </w:p>
        </w:tc>
      </w:tr>
      <w:tr w:rsidR="005607A7" w:rsidRPr="00C74817" w14:paraId="7F818DAF"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B028B4B" w14:textId="77777777" w:rsidR="005607A7" w:rsidRPr="00C74817" w:rsidRDefault="005607A7" w:rsidP="00C664A0">
            <w:pPr>
              <w:rPr>
                <w:sz w:val="20"/>
                <w:szCs w:val="20"/>
              </w:rPr>
            </w:pPr>
            <w:proofErr w:type="gramStart"/>
            <w:r w:rsidRPr="00C74817">
              <w:rPr>
                <w:sz w:val="20"/>
                <w:szCs w:val="20"/>
              </w:rPr>
              <w:t>characteristics[</w:t>
            </w:r>
            <w:proofErr w:type="gramEnd"/>
            <w:r w:rsidRPr="00C74817">
              <w:rPr>
                <w:sz w:val="20"/>
                <w:szCs w:val="20"/>
              </w:rPr>
              <w:t>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BA6B268" w14:textId="1FF875D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172ADB" w14:textId="638280A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4D3DCB1" w14:textId="20B0A365"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C63091" w14:textId="0B3B5136"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420258" w14:textId="2FE41904"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60B161" w14:textId="5D279C1E" w:rsidR="005607A7" w:rsidRPr="00C74817" w:rsidRDefault="0006301B" w:rsidP="00C664A0">
            <w:pPr>
              <w:rPr>
                <w:sz w:val="20"/>
                <w:szCs w:val="20"/>
              </w:rPr>
            </w:pPr>
            <w:r>
              <w:rPr>
                <w:sz w:val="20"/>
                <w:szCs w:val="20"/>
              </w:rPr>
              <w:t>1</w:t>
            </w:r>
          </w:p>
        </w:tc>
      </w:tr>
      <w:tr w:rsidR="005607A7" w:rsidRPr="00C74817" w14:paraId="7AA41BF3"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8255C4D" w14:textId="77777777" w:rsidR="005607A7" w:rsidRPr="00C74817" w:rsidRDefault="005607A7" w:rsidP="00C664A0">
            <w:pPr>
              <w:rPr>
                <w:sz w:val="20"/>
                <w:szCs w:val="20"/>
              </w:rPr>
            </w:pPr>
            <w:proofErr w:type="gramStart"/>
            <w:r w:rsidRPr="00C74817">
              <w:rPr>
                <w:sz w:val="20"/>
                <w:szCs w:val="20"/>
              </w:rPr>
              <w:t>characteristics[</w:t>
            </w:r>
            <w:proofErr w:type="gramEnd"/>
            <w:r w:rsidRPr="00C74817">
              <w:rPr>
                <w:sz w:val="20"/>
                <w:szCs w:val="20"/>
              </w:rPr>
              <w:t>cell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5607A7" w:rsidRPr="00C74817" w:rsidRDefault="0006301B" w:rsidP="00C664A0">
            <w:pPr>
              <w:rPr>
                <w:sz w:val="20"/>
                <w:szCs w:val="20"/>
              </w:rPr>
            </w:pPr>
            <w:r>
              <w:rPr>
                <w:sz w:val="20"/>
                <w:szCs w:val="20"/>
              </w:rPr>
              <w:t>1</w:t>
            </w:r>
          </w:p>
        </w:tc>
      </w:tr>
      <w:tr w:rsidR="005607A7" w:rsidRPr="00C74817" w14:paraId="21A342EF"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4D13D28" w14:textId="77777777" w:rsidR="005607A7" w:rsidRPr="00C74817" w:rsidRDefault="005607A7" w:rsidP="00C664A0">
            <w:pPr>
              <w:rPr>
                <w:sz w:val="20"/>
                <w:szCs w:val="20"/>
              </w:rPr>
            </w:pPr>
            <w:r w:rsidRPr="00C74817">
              <w:rPr>
                <w:sz w:val="20"/>
                <w:szCs w:val="20"/>
              </w:rPr>
              <w:t>characteristics[individual]</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A23CF04"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AC9C216" w14:textId="6EF34353"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927CCF1" w14:textId="3C899B9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6EDF245" w14:textId="22E50791"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1742E2A" w14:textId="06E2BDF9"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1BC6B8" w14:textId="5711E1F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r>
      <w:tr w:rsidR="005607A7" w:rsidRPr="00C74817" w14:paraId="475A89F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F4B863F" w14:textId="77777777" w:rsidR="005607A7" w:rsidRPr="00C74817" w:rsidRDefault="005607A7" w:rsidP="00C664A0">
            <w:pPr>
              <w:rPr>
                <w:sz w:val="20"/>
                <w:szCs w:val="20"/>
              </w:rPr>
            </w:pPr>
            <w:proofErr w:type="gramStart"/>
            <w:r w:rsidRPr="00C74817">
              <w:rPr>
                <w:sz w:val="20"/>
                <w:szCs w:val="20"/>
              </w:rPr>
              <w:t>characteristics[</w:t>
            </w:r>
            <w:proofErr w:type="gramEnd"/>
            <w:r w:rsidRPr="00C74817">
              <w:rPr>
                <w:sz w:val="20"/>
                <w:szCs w:val="20"/>
              </w:rPr>
              <w:t>cultured cel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5607A7" w:rsidRPr="00C74817" w:rsidRDefault="0006301B" w:rsidP="00C664A0">
            <w:pPr>
              <w:rPr>
                <w:sz w:val="20"/>
                <w:szCs w:val="20"/>
              </w:rPr>
            </w:pPr>
            <w:r>
              <w:rPr>
                <w:sz w:val="20"/>
                <w:szCs w:val="20"/>
              </w:rPr>
              <w:t>1</w:t>
            </w:r>
          </w:p>
        </w:tc>
      </w:tr>
      <w:tr w:rsidR="005607A7" w:rsidRPr="00C74817" w14:paraId="1F5CEE91"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6BA291"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88CB5"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4AFBA8"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8A53845"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56C798C" w14:textId="77777777" w:rsidR="005607A7" w:rsidRPr="00C74817" w:rsidRDefault="005607A7"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D7FB876" w14:textId="77777777" w:rsidR="005607A7" w:rsidRPr="00C74817" w:rsidRDefault="005607A7" w:rsidP="00C664A0">
            <w:pPr>
              <w:rPr>
                <w:sz w:val="20"/>
                <w:szCs w:val="20"/>
              </w:rPr>
            </w:pP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7D48772" w14:textId="77777777" w:rsidR="005607A7" w:rsidRPr="00C74817" w:rsidRDefault="005607A7" w:rsidP="00C664A0">
            <w:pPr>
              <w:rPr>
                <w:sz w:val="20"/>
                <w:szCs w:val="20"/>
              </w:rPr>
            </w:pPr>
          </w:p>
        </w:tc>
      </w:tr>
      <w:tr w:rsidR="005607A7" w:rsidRPr="00C74817" w14:paraId="21A7F6D8"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38F576" w14:textId="77777777" w:rsidR="005607A7" w:rsidRPr="00C74817" w:rsidRDefault="005607A7" w:rsidP="00C664A0">
            <w:pPr>
              <w:rPr>
                <w:sz w:val="20"/>
                <w:szCs w:val="20"/>
              </w:rPr>
            </w:pPr>
            <w:proofErr w:type="gramStart"/>
            <w:r w:rsidRPr="00C74817">
              <w:rPr>
                <w:sz w:val="20"/>
                <w:szCs w:val="20"/>
              </w:rPr>
              <w:t>comment[</w:t>
            </w:r>
            <w:proofErr w:type="gramEnd"/>
            <w:r w:rsidRPr="00C74817">
              <w:rPr>
                <w:sz w:val="20"/>
                <w:szCs w:val="20"/>
              </w:rPr>
              <w:t>data fil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5607A7" w:rsidRPr="00C74817" w:rsidRDefault="0006301B" w:rsidP="00C664A0">
            <w:pPr>
              <w:rPr>
                <w:sz w:val="20"/>
                <w:szCs w:val="20"/>
              </w:rPr>
            </w:pPr>
            <w:r>
              <w:rPr>
                <w:sz w:val="20"/>
                <w:szCs w:val="20"/>
              </w:rPr>
              <w:t>1</w:t>
            </w:r>
          </w:p>
        </w:tc>
      </w:tr>
      <w:tr w:rsidR="005607A7" w:rsidRPr="00C74817" w14:paraId="1CB4E0EC"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B58440" w14:textId="77777777" w:rsidR="005607A7" w:rsidRPr="00C74817" w:rsidRDefault="005607A7" w:rsidP="00C664A0">
            <w:pPr>
              <w:rPr>
                <w:sz w:val="20"/>
                <w:szCs w:val="20"/>
              </w:rPr>
            </w:pPr>
            <w:proofErr w:type="gramStart"/>
            <w:r w:rsidRPr="00C74817">
              <w:rPr>
                <w:sz w:val="20"/>
                <w:szCs w:val="20"/>
              </w:rPr>
              <w:t>comment[</w:t>
            </w:r>
            <w:proofErr w:type="gramEnd"/>
            <w:r w:rsidRPr="00C74817">
              <w:rPr>
                <w:sz w:val="20"/>
                <w:szCs w:val="20"/>
              </w:rPr>
              <w:t>fraction identifier]</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59F658A" w14:textId="5D95B2D4"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F073440" w14:textId="79AB86CB" w:rsidR="00C74817" w:rsidRPr="00C74817" w:rsidRDefault="00C74817" w:rsidP="00C664A0">
            <w: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26C6248" w14:textId="50C9DC52"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030E58" w14:textId="58478875"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A038F" w14:textId="691A95D5"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D7781A1" w14:textId="5CEE9B0C" w:rsidR="005607A7" w:rsidRPr="00C74817" w:rsidRDefault="0006301B" w:rsidP="00C664A0">
            <w:pPr>
              <w:rPr>
                <w:sz w:val="20"/>
                <w:szCs w:val="20"/>
              </w:rPr>
            </w:pPr>
            <w:r>
              <w:rPr>
                <w:sz w:val="20"/>
                <w:szCs w:val="20"/>
              </w:rPr>
              <w:t>1</w:t>
            </w:r>
          </w:p>
        </w:tc>
      </w:tr>
      <w:tr w:rsidR="005607A7" w:rsidRPr="00C74817" w14:paraId="132BA34D"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22572B5" w14:textId="77777777" w:rsidR="005607A7" w:rsidRPr="00C74817" w:rsidRDefault="005607A7" w:rsidP="00C664A0">
            <w:pPr>
              <w:rPr>
                <w:sz w:val="20"/>
                <w:szCs w:val="20"/>
              </w:rPr>
            </w:pPr>
            <w:r w:rsidRPr="00C74817">
              <w:rPr>
                <w:sz w:val="20"/>
                <w:szCs w:val="20"/>
              </w:rPr>
              <w:t>comment[labe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5607A7" w:rsidRPr="00C74817" w:rsidRDefault="0006301B" w:rsidP="00C664A0">
            <w:pPr>
              <w:rPr>
                <w:sz w:val="20"/>
                <w:szCs w:val="20"/>
              </w:rPr>
            </w:pPr>
            <w:r>
              <w:rPr>
                <w:sz w:val="20"/>
                <w:szCs w:val="20"/>
              </w:rPr>
              <w:t>1</w:t>
            </w:r>
          </w:p>
        </w:tc>
      </w:tr>
      <w:tr w:rsidR="005607A7" w:rsidRPr="00C74817" w14:paraId="3DA03422"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C247B58" w14:textId="77777777" w:rsidR="005607A7" w:rsidRPr="00C74817" w:rsidRDefault="005607A7" w:rsidP="00C664A0">
            <w:pPr>
              <w:rPr>
                <w:sz w:val="20"/>
                <w:szCs w:val="20"/>
              </w:rPr>
            </w:pPr>
            <w:proofErr w:type="gramStart"/>
            <w:r w:rsidRPr="00C74817">
              <w:rPr>
                <w:sz w:val="20"/>
                <w:szCs w:val="20"/>
              </w:rPr>
              <w:t>comment[</w:t>
            </w:r>
            <w:proofErr w:type="gramEnd"/>
            <w:r w:rsidRPr="00C74817">
              <w:rPr>
                <w:sz w:val="20"/>
                <w:szCs w:val="20"/>
              </w:rPr>
              <w:t>cleavage agent detail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9CA58C" w14:textId="1D4DD37F"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87F01D" w14:textId="49867E9A"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C132C94" w14:textId="178A117D"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A1EB68" w14:textId="6BA39B1D"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CD0ACC1" w14:textId="76CC6E9E"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8035E3" w14:textId="136887BD" w:rsidR="005607A7" w:rsidRPr="00C74817" w:rsidRDefault="0006301B" w:rsidP="00C664A0">
            <w:pPr>
              <w:rPr>
                <w:sz w:val="20"/>
                <w:szCs w:val="20"/>
              </w:rPr>
            </w:pPr>
            <w:r>
              <w:rPr>
                <w:sz w:val="20"/>
                <w:szCs w:val="20"/>
              </w:rPr>
              <w:t>1</w:t>
            </w:r>
          </w:p>
        </w:tc>
      </w:tr>
      <w:tr w:rsidR="005607A7" w:rsidRPr="00C74817" w14:paraId="1327D047" w14:textId="77777777" w:rsidTr="00C74817">
        <w:tc>
          <w:tcPr>
            <w:tcW w:w="353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FCE10E" w14:textId="77777777" w:rsidR="005607A7" w:rsidRPr="00C74817" w:rsidRDefault="005607A7" w:rsidP="00C664A0">
            <w:pPr>
              <w:rPr>
                <w:sz w:val="20"/>
                <w:szCs w:val="20"/>
              </w:rPr>
            </w:pPr>
            <w:r w:rsidRPr="00C74817">
              <w:rPr>
                <w:sz w:val="20"/>
                <w:szCs w:val="20"/>
              </w:rPr>
              <w:t>comment[instrume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5607A7" w:rsidRPr="00C74817" w:rsidRDefault="00C74817"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5607A7" w:rsidRPr="00C74817" w:rsidRDefault="00C74817" w:rsidP="00C664A0">
            <w:pPr>
              <w:rPr>
                <w:sz w:val="20"/>
                <w:szCs w:val="20"/>
              </w:rPr>
            </w:pPr>
            <w:r>
              <w:rPr>
                <w:sz w:val="20"/>
                <w:szCs w:val="20"/>
              </w:rPr>
              <w:t>1</w:t>
            </w:r>
          </w:p>
        </w:tc>
        <w:tc>
          <w:tcPr>
            <w:tcW w:w="13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5607A7" w:rsidRPr="00C74817" w:rsidRDefault="0006301B" w:rsidP="00C664A0">
            <w:pPr>
              <w:rPr>
                <w:sz w:val="20"/>
                <w:szCs w:val="20"/>
              </w:rPr>
            </w:pPr>
            <w:r>
              <w:rPr>
                <w:sz w:val="20"/>
                <w:szCs w:val="20"/>
              </w:rPr>
              <w:t>1</w:t>
            </w:r>
          </w:p>
        </w:tc>
      </w:tr>
    </w:tbl>
    <w:p w14:paraId="0493F50E" w14:textId="77777777" w:rsidR="00C74817" w:rsidRPr="00C74817" w:rsidRDefault="00C74817" w:rsidP="00C664A0"/>
    <w:p w14:paraId="796DF9FF" w14:textId="23C2D5E2" w:rsidR="005607A7" w:rsidRPr="005607A7" w:rsidRDefault="00C74817" w:rsidP="00C664A0">
      <w:proofErr w:type="gramStart"/>
      <w:r>
        <w:rPr>
          <w:rFonts w:ascii="Apple Color Emoji" w:hAnsi="Apple Color Emoji" w:cs="Apple Color Emoji"/>
        </w:rPr>
        <w:t>1</w:t>
      </w:r>
      <w:r w:rsidR="005607A7" w:rsidRPr="005607A7">
        <w:t> :</w:t>
      </w:r>
      <w:proofErr w:type="gramEnd"/>
      <w:r w:rsidR="005607A7" w:rsidRPr="005607A7">
        <w:t xml:space="preserve"> Required Attributes for each sample Type (e.g. Human, Vertebrates).</w:t>
      </w:r>
    </w:p>
    <w:p w14:paraId="0B1CB369" w14:textId="3F94ED78" w:rsidR="005607A7" w:rsidRPr="005607A7" w:rsidRDefault="005607A7" w:rsidP="00C664A0">
      <w:r w:rsidRPr="005607A7">
        <w:t>0</w:t>
      </w:r>
      <w:r w:rsidRPr="005607A7">
        <w:rPr>
          <w:rFonts w:ascii="Apple Color Emoji" w:hAnsi="Apple Color Emoji" w:cs="Apple Color Emoji"/>
        </w:rPr>
        <w:t>️</w:t>
      </w:r>
      <w:r w:rsidRPr="005607A7">
        <w:t>: Optional Attribute</w:t>
      </w:r>
    </w:p>
    <w:p w14:paraId="0CF40A03" w14:textId="77777777" w:rsidR="00C74817" w:rsidRDefault="00C74817" w:rsidP="00C664A0">
      <w:pPr>
        <w:rPr>
          <w:b/>
          <w:bCs/>
        </w:rPr>
      </w:pPr>
    </w:p>
    <w:p w14:paraId="671B7BB7" w14:textId="27EEBDCC" w:rsidR="005607A7" w:rsidRPr="005607A7" w:rsidRDefault="005607A7" w:rsidP="000F074D">
      <w:pPr>
        <w:pStyle w:val="Heading1"/>
      </w:pPr>
      <w:bookmarkStart w:id="47" w:name="_Toc53173975"/>
      <w:r w:rsidRPr="005607A7">
        <w:t>SDRF study variable</w:t>
      </w:r>
      <w:bookmarkEnd w:id="47"/>
    </w:p>
    <w:p w14:paraId="311502A2" w14:textId="77777777" w:rsidR="00C74817" w:rsidRDefault="00C74817" w:rsidP="00C664A0"/>
    <w:p w14:paraId="2465FAA4" w14:textId="0E12BEBF" w:rsidR="005607A7" w:rsidRDefault="005607A7" w:rsidP="000F074D">
      <w:pPr>
        <w:jc w:val="both"/>
      </w:pPr>
      <w:r w:rsidRPr="005607A7">
        <w:lastRenderedPageBreak/>
        <w:t>The variable/property under study should be highlighted using the </w:t>
      </w:r>
      <w:r w:rsidRPr="005607A7">
        <w:rPr>
          <w:b/>
          <w:bCs/>
        </w:rPr>
        <w:t>factor value</w:t>
      </w:r>
      <w:r w:rsidRPr="005607A7">
        <w:t> category. For example, the </w:t>
      </w:r>
      <w:r w:rsidRPr="005607A7">
        <w:rPr>
          <w:b/>
          <w:bCs/>
        </w:rPr>
        <w:t>factor value[disease]</w:t>
      </w:r>
      <w:r w:rsidRPr="005607A7">
        <w:t> is used when the user wants to compare expression across different diseases.</w:t>
      </w:r>
    </w:p>
    <w:p w14:paraId="002C5A37" w14:textId="77777777" w:rsidR="00C74817" w:rsidRPr="00C74817" w:rsidRDefault="00C74817" w:rsidP="00C664A0"/>
    <w:tbl>
      <w:tblPr>
        <w:tblW w:w="0" w:type="auto"/>
        <w:tblCellMar>
          <w:top w:w="15" w:type="dxa"/>
          <w:left w:w="15" w:type="dxa"/>
          <w:bottom w:w="15" w:type="dxa"/>
          <w:right w:w="15" w:type="dxa"/>
        </w:tblCellMar>
        <w:tblLook w:val="04A0" w:firstRow="1" w:lastRow="0" w:firstColumn="1" w:lastColumn="0" w:noHBand="0" w:noVBand="1"/>
      </w:tblPr>
      <w:tblGrid>
        <w:gridCol w:w="1045"/>
        <w:gridCol w:w="750"/>
        <w:gridCol w:w="5064"/>
        <w:gridCol w:w="1765"/>
      </w:tblGrid>
      <w:tr w:rsidR="0006301B" w:rsidRPr="005607A7" w14:paraId="7F75E837" w14:textId="77777777" w:rsidTr="00ED6D8E">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74D3347" w14:textId="77777777" w:rsidR="0006301B" w:rsidRPr="005607A7" w:rsidRDefault="0006301B" w:rsidP="00C664A0">
            <w:r w:rsidRPr="005607A7">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893549A" w14:textId="77777777" w:rsidR="0006301B" w:rsidRPr="005607A7" w:rsidRDefault="0006301B" w:rsidP="00C664A0">
            <w:proofErr w:type="gramStart"/>
            <w:r w:rsidRPr="005607A7">
              <w:t>0..*</w:t>
            </w:r>
            <w:proofErr w:type="gramEnd"/>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7214FD8" w14:textId="77777777" w:rsidR="0006301B" w:rsidRPr="005607A7" w:rsidRDefault="0006301B" w:rsidP="00C664A0">
            <w:r w:rsidRPr="005607A7">
              <w:t xml:space="preserve">“factor value” columns should indicate which experimental factor / variable are </w:t>
            </w:r>
            <w:proofErr w:type="spellStart"/>
            <w:proofErr w:type="gramStart"/>
            <w:r w:rsidRPr="005607A7">
              <w:t>use</w:t>
            </w:r>
            <w:proofErr w:type="spellEnd"/>
            <w:proofErr w:type="gramEnd"/>
            <w:r w:rsidRPr="005607A7">
              <w:t xml:space="preserve"> to perform the quantitative data analysis. The “factor value” columns should occur after all characteristics and the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400D847" w14:textId="77777777" w:rsidR="0006301B" w:rsidRPr="005607A7" w:rsidRDefault="0006301B" w:rsidP="00C664A0">
            <w:r w:rsidRPr="005607A7">
              <w:t>Factor Value [phenotype]</w:t>
            </w:r>
          </w:p>
        </w:tc>
      </w:tr>
    </w:tbl>
    <w:p w14:paraId="695A90AC" w14:textId="6EED51D3" w:rsidR="005607A7" w:rsidRDefault="005607A7" w:rsidP="00C664A0">
      <w:pPr>
        <w:rPr>
          <w:vanish/>
        </w:rPr>
      </w:pPr>
    </w:p>
    <w:p w14:paraId="2168F36E" w14:textId="6E92669E" w:rsidR="0006301B" w:rsidRDefault="0006301B" w:rsidP="00C664A0">
      <w:r w:rsidRPr="005607A7">
        <w:t xml:space="preserve">We RECOMMEND using for the modification name the UNIMOD interim name or the PSI-MOD name. For custom modifications, we RECOMMEND </w:t>
      </w:r>
      <w:proofErr w:type="gramStart"/>
      <w:r w:rsidRPr="005607A7">
        <w:t>to use</w:t>
      </w:r>
      <w:proofErr w:type="gramEnd"/>
      <w:r w:rsidRPr="005607A7">
        <w:t xml:space="preserve"> an intuitive name. If the PTM is unknown (custom), the </w:t>
      </w:r>
      <w:r w:rsidRPr="005607A7">
        <w:rPr>
          <w:i/>
          <w:iCs/>
        </w:rPr>
        <w:t>Chemical Formula</w:t>
      </w:r>
      <w:r w:rsidRPr="005607A7">
        <w:t> or </w:t>
      </w:r>
      <w:r w:rsidRPr="005607A7">
        <w:rPr>
          <w:i/>
          <w:iCs/>
        </w:rPr>
        <w:t>Monoisotopic Mass</w:t>
      </w:r>
      <w:r w:rsidRPr="005607A7">
        <w:t> MUST be annotated.</w:t>
      </w:r>
    </w:p>
    <w:p w14:paraId="5316D6AA" w14:textId="77777777" w:rsidR="0006301B" w:rsidRPr="0006301B" w:rsidRDefault="0006301B" w:rsidP="00C664A0"/>
    <w:p w14:paraId="77DADBEE" w14:textId="18324980" w:rsidR="005607A7" w:rsidRDefault="005607A7" w:rsidP="000F074D">
      <w:pPr>
        <w:pStyle w:val="Heading1"/>
      </w:pPr>
      <w:bookmarkStart w:id="48" w:name="_Toc53173976"/>
      <w:r w:rsidRPr="005607A7">
        <w:t>Multiple projects into one annotation fil</w:t>
      </w:r>
      <w:r w:rsidR="0006301B">
        <w:t>e</w:t>
      </w:r>
      <w:bookmarkEnd w:id="48"/>
    </w:p>
    <w:p w14:paraId="7592B4E2" w14:textId="77777777" w:rsidR="0006301B" w:rsidRPr="0006301B" w:rsidRDefault="0006301B" w:rsidP="00C664A0"/>
    <w:p w14:paraId="223420CA" w14:textId="5C3A6FAB" w:rsidR="005607A7" w:rsidRDefault="005607A7" w:rsidP="000F074D">
      <w:pPr>
        <w:jc w:val="both"/>
      </w:pPr>
      <w:r w:rsidRPr="005607A7">
        <w:t xml:space="preserve">Curators can decide to annotate multiple </w:t>
      </w:r>
      <w:proofErr w:type="spellStart"/>
      <w:r w:rsidRPr="005607A7">
        <w:t>ProteomXchange</w:t>
      </w:r>
      <w:proofErr w:type="spellEnd"/>
      <w:r w:rsidRPr="005607A7">
        <w:t xml:space="preserve"> Projects into one big </w:t>
      </w:r>
      <w:proofErr w:type="spellStart"/>
      <w:r w:rsidRPr="005607A7">
        <w:t>sdrf</w:t>
      </w:r>
      <w:proofErr w:type="spellEnd"/>
      <w:r w:rsidRPr="005607A7">
        <w:t xml:space="preserve"> for reanalysis purpose. If that is the case, we RECOMMENDED to use the </w:t>
      </w:r>
      <w:proofErr w:type="gramStart"/>
      <w:r w:rsidRPr="005607A7">
        <w:rPr>
          <w:i/>
          <w:iCs/>
        </w:rPr>
        <w:t>comment[</w:t>
      </w:r>
      <w:proofErr w:type="spellStart"/>
      <w:proofErr w:type="gramEnd"/>
      <w:r w:rsidRPr="005607A7">
        <w:rPr>
          <w:i/>
          <w:iCs/>
        </w:rPr>
        <w:t>proteomexchange</w:t>
      </w:r>
      <w:proofErr w:type="spellEnd"/>
      <w:r w:rsidRPr="005607A7">
        <w:rPr>
          <w:i/>
          <w:iCs/>
        </w:rPr>
        <w:t xml:space="preserve"> accession number]</w:t>
      </w:r>
      <w:r w:rsidRPr="005607A7">
        <w:t> to differentiate between projects.</w:t>
      </w:r>
    </w:p>
    <w:p w14:paraId="48DAC77D" w14:textId="77777777" w:rsidR="0006301B" w:rsidRPr="0006301B" w:rsidRDefault="0006301B" w:rsidP="00C664A0"/>
    <w:p w14:paraId="44DAAB71" w14:textId="694F3398" w:rsidR="005607A7" w:rsidRDefault="005607A7" w:rsidP="000F074D">
      <w:pPr>
        <w:pStyle w:val="Heading1"/>
      </w:pPr>
      <w:bookmarkStart w:id="49" w:name="_Toc53173977"/>
      <w:r w:rsidRPr="005607A7">
        <w:t>Examples of annotated datasets</w:t>
      </w:r>
      <w:bookmarkEnd w:id="49"/>
    </w:p>
    <w:p w14:paraId="1E7B4894" w14:textId="77777777" w:rsidR="0006301B" w:rsidRPr="0006301B" w:rsidRDefault="0006301B" w:rsidP="00C664A0"/>
    <w:tbl>
      <w:tblPr>
        <w:tblW w:w="0" w:type="auto"/>
        <w:tblCellMar>
          <w:top w:w="15" w:type="dxa"/>
          <w:left w:w="15" w:type="dxa"/>
          <w:bottom w:w="15" w:type="dxa"/>
          <w:right w:w="15" w:type="dxa"/>
        </w:tblCellMar>
        <w:tblLook w:val="04A0" w:firstRow="1" w:lastRow="0" w:firstColumn="1" w:lastColumn="0" w:noHBand="0" w:noVBand="1"/>
      </w:tblPr>
      <w:tblGrid>
        <w:gridCol w:w="1052"/>
        <w:gridCol w:w="2871"/>
        <w:gridCol w:w="4701"/>
      </w:tblGrid>
      <w:tr w:rsidR="005607A7" w:rsidRPr="000F074D" w14:paraId="5F9C41D1" w14:textId="77777777" w:rsidTr="000F074D">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3EFE186" w14:textId="77777777" w:rsidR="005607A7" w:rsidRPr="000F074D" w:rsidRDefault="005607A7" w:rsidP="00C664A0">
            <w:pPr>
              <w:rPr>
                <w:sz w:val="20"/>
                <w:szCs w:val="20"/>
              </w:rPr>
            </w:pPr>
            <w:r w:rsidRPr="000F074D">
              <w:rPr>
                <w:sz w:val="20"/>
                <w:szCs w:val="20"/>
              </w:rPr>
              <w:t>Dataset Type</w:t>
            </w:r>
          </w:p>
        </w:tc>
        <w:tc>
          <w:tcPr>
            <w:tcW w:w="287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AB927D" w14:textId="77777777" w:rsidR="005607A7" w:rsidRPr="000F074D" w:rsidRDefault="005607A7" w:rsidP="00C664A0">
            <w:pPr>
              <w:rPr>
                <w:sz w:val="20"/>
                <w:szCs w:val="20"/>
              </w:rPr>
            </w:pPr>
            <w:r w:rsidRPr="000F074D">
              <w:rPr>
                <w:sz w:val="20"/>
                <w:szCs w:val="20"/>
              </w:rPr>
              <w:t xml:space="preserve">ProteomeXchange / </w:t>
            </w:r>
            <w:proofErr w:type="spellStart"/>
            <w:r w:rsidRPr="000F074D">
              <w:rPr>
                <w:sz w:val="20"/>
                <w:szCs w:val="20"/>
              </w:rPr>
              <w:t>Pubmed</w:t>
            </w:r>
            <w:proofErr w:type="spellEnd"/>
            <w:r w:rsidRPr="000F074D">
              <w:rPr>
                <w:sz w:val="20"/>
                <w:szCs w:val="20"/>
              </w:rPr>
              <w:t xml:space="preserve"> Accession</w:t>
            </w:r>
          </w:p>
        </w:tc>
        <w:tc>
          <w:tcPr>
            <w:tcW w:w="46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1FCA2E" w14:textId="77777777" w:rsidR="005607A7" w:rsidRPr="000F074D" w:rsidRDefault="005607A7" w:rsidP="00C664A0">
            <w:pPr>
              <w:rPr>
                <w:sz w:val="20"/>
                <w:szCs w:val="20"/>
              </w:rPr>
            </w:pPr>
            <w:r w:rsidRPr="000F074D">
              <w:rPr>
                <w:sz w:val="20"/>
                <w:szCs w:val="20"/>
              </w:rPr>
              <w:t>SDRF URL</w:t>
            </w:r>
          </w:p>
        </w:tc>
      </w:tr>
      <w:tr w:rsidR="005607A7" w:rsidRPr="000F074D" w14:paraId="124574ED" w14:textId="77777777" w:rsidTr="000F074D">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5607A7" w:rsidRPr="000F074D" w:rsidRDefault="005607A7" w:rsidP="00C664A0">
            <w:pPr>
              <w:rPr>
                <w:sz w:val="20"/>
                <w:szCs w:val="20"/>
              </w:rPr>
            </w:pPr>
            <w:r w:rsidRPr="000F074D">
              <w:rPr>
                <w:sz w:val="20"/>
                <w:szCs w:val="20"/>
              </w:rPr>
              <w:t>Label-free</w:t>
            </w:r>
          </w:p>
        </w:tc>
        <w:tc>
          <w:tcPr>
            <w:tcW w:w="287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5607A7" w:rsidRPr="000F074D" w:rsidRDefault="005607A7" w:rsidP="00C664A0">
            <w:pPr>
              <w:rPr>
                <w:sz w:val="20"/>
                <w:szCs w:val="20"/>
              </w:rPr>
            </w:pPr>
            <w:r w:rsidRPr="000F074D">
              <w:rPr>
                <w:sz w:val="20"/>
                <w:szCs w:val="20"/>
              </w:rPr>
              <w:t>PXD008934</w:t>
            </w:r>
          </w:p>
        </w:tc>
        <w:tc>
          <w:tcPr>
            <w:tcW w:w="466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77777777" w:rsidR="005607A7" w:rsidRPr="000F074D" w:rsidRDefault="00ED6D8E" w:rsidP="00C664A0">
            <w:pPr>
              <w:rPr>
                <w:sz w:val="20"/>
                <w:szCs w:val="20"/>
              </w:rPr>
            </w:pPr>
            <w:hyperlink r:id="rId51" w:history="1">
              <w:r w:rsidR="005607A7" w:rsidRPr="000F074D">
                <w:rPr>
                  <w:rStyle w:val="Hyperlink"/>
                  <w:sz w:val="20"/>
                  <w:szCs w:val="20"/>
                </w:rPr>
                <w:t>https://github.com/bigbio/proteomics-metadata-standard/blob/master/annotated-projects/PXD008934/sdrf.tsv</w:t>
              </w:r>
            </w:hyperlink>
          </w:p>
        </w:tc>
      </w:tr>
      <w:tr w:rsidR="005607A7" w:rsidRPr="000F074D" w14:paraId="418647A1" w14:textId="77777777" w:rsidTr="000F074D">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DA3653E" w14:textId="77777777" w:rsidR="005607A7" w:rsidRPr="000F074D" w:rsidRDefault="005607A7" w:rsidP="00C664A0">
            <w:pPr>
              <w:rPr>
                <w:sz w:val="20"/>
                <w:szCs w:val="20"/>
              </w:rPr>
            </w:pPr>
            <w:r w:rsidRPr="000F074D">
              <w:rPr>
                <w:sz w:val="20"/>
                <w:szCs w:val="20"/>
              </w:rPr>
              <w:t>TMT</w:t>
            </w:r>
          </w:p>
        </w:tc>
        <w:tc>
          <w:tcPr>
            <w:tcW w:w="287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6FB764" w14:textId="77777777" w:rsidR="005607A7" w:rsidRPr="000F074D" w:rsidRDefault="005607A7" w:rsidP="00C664A0">
            <w:pPr>
              <w:rPr>
                <w:sz w:val="20"/>
                <w:szCs w:val="20"/>
              </w:rPr>
            </w:pPr>
            <w:r w:rsidRPr="000F074D">
              <w:rPr>
                <w:sz w:val="20"/>
                <w:szCs w:val="20"/>
              </w:rPr>
              <w:t>CPTAC PMID27251275</w:t>
            </w:r>
          </w:p>
        </w:tc>
        <w:tc>
          <w:tcPr>
            <w:tcW w:w="466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8DB562F" w14:textId="77777777" w:rsidR="005607A7" w:rsidRPr="000F074D" w:rsidRDefault="00ED6D8E" w:rsidP="00C664A0">
            <w:pPr>
              <w:rPr>
                <w:sz w:val="20"/>
                <w:szCs w:val="20"/>
              </w:rPr>
            </w:pPr>
            <w:hyperlink r:id="rId52" w:history="1">
              <w:r w:rsidR="005607A7" w:rsidRPr="000F074D">
                <w:rPr>
                  <w:rStyle w:val="Hyperlink"/>
                  <w:sz w:val="20"/>
                  <w:szCs w:val="20"/>
                </w:rPr>
                <w:t>https://raw.githubusercontent.com/bigbio/proteomics-metadata-standard/master/annotated-projects/PMID27251275/sdrf.tsv</w:t>
              </w:r>
            </w:hyperlink>
          </w:p>
        </w:tc>
      </w:tr>
    </w:tbl>
    <w:p w14:paraId="0000034B" w14:textId="25B3815B" w:rsidR="004D32AB" w:rsidRPr="00051139" w:rsidRDefault="00CA1E15" w:rsidP="00C664A0">
      <w:r w:rsidRPr="00051139">
        <w:br w:type="page"/>
      </w:r>
    </w:p>
    <w:p w14:paraId="0000034C" w14:textId="33059014" w:rsidR="004D32AB" w:rsidRPr="0055386C" w:rsidRDefault="00CA1E15" w:rsidP="000F074D">
      <w:pPr>
        <w:pStyle w:val="Heading1"/>
        <w:rPr>
          <w:rFonts w:eastAsia="Arial"/>
          <w:color w:val="000000"/>
        </w:rPr>
      </w:pPr>
      <w:bookmarkStart w:id="50" w:name="_Toc53173978"/>
      <w:r w:rsidRPr="0055386C">
        <w:lastRenderedPageBreak/>
        <w:t>Authors Information</w:t>
      </w:r>
      <w:bookmarkEnd w:id="50"/>
    </w:p>
    <w:p w14:paraId="0000034D" w14:textId="77777777" w:rsidR="004D32AB" w:rsidRPr="00051139" w:rsidRDefault="004D32AB" w:rsidP="00C664A0">
      <w:pPr>
        <w:rPr>
          <w:color w:val="000000"/>
        </w:rPr>
      </w:pPr>
    </w:p>
    <w:p w14:paraId="0000036D" w14:textId="77777777" w:rsidR="004D32AB" w:rsidRPr="00051139" w:rsidRDefault="004D32AB" w:rsidP="00C664A0"/>
    <w:p w14:paraId="0000036E" w14:textId="77777777" w:rsidR="004D32AB" w:rsidRPr="00051139" w:rsidRDefault="00CA1E15" w:rsidP="00C664A0">
      <w:r w:rsidRPr="00051139">
        <w:t>Yasset Perez-Riverol</w:t>
      </w:r>
    </w:p>
    <w:p w14:paraId="0000036F" w14:textId="77777777" w:rsidR="004D32AB" w:rsidRPr="00051139" w:rsidRDefault="00CA1E15" w:rsidP="00C664A0">
      <w:r w:rsidRPr="00051139">
        <w:t xml:space="preserve">European Bioinformatics Institute (EMBL-EBI), </w:t>
      </w:r>
      <w:proofErr w:type="spellStart"/>
      <w:r w:rsidRPr="00051139">
        <w:t>Hinxton</w:t>
      </w:r>
      <w:proofErr w:type="spellEnd"/>
      <w:r w:rsidRPr="00051139">
        <w:t>, Cambridge, United Kingdom</w:t>
      </w:r>
    </w:p>
    <w:p w14:paraId="00000370" w14:textId="77777777" w:rsidR="004D32AB" w:rsidRPr="00051139" w:rsidRDefault="00ED6D8E" w:rsidP="00C664A0">
      <w:hyperlink r:id="rId53">
        <w:r w:rsidR="00CA1E15" w:rsidRPr="00051139">
          <w:rPr>
            <w:color w:val="0000FF"/>
            <w:u w:val="single"/>
          </w:rPr>
          <w:t>yperez@ebi.ac.uk</w:t>
        </w:r>
      </w:hyperlink>
      <w:r w:rsidR="00CA1E15" w:rsidRPr="00051139">
        <w:t xml:space="preserve"> </w:t>
      </w:r>
    </w:p>
    <w:p w14:paraId="00000371" w14:textId="77777777" w:rsidR="004D32AB" w:rsidRPr="00051139" w:rsidRDefault="004D32AB" w:rsidP="00C664A0"/>
    <w:p w14:paraId="3BA0E654" w14:textId="77777777" w:rsidR="0006301B" w:rsidRPr="00051139" w:rsidRDefault="0006301B" w:rsidP="00C664A0">
      <w:r w:rsidRPr="00051139">
        <w:t xml:space="preserve">Juan Antonio </w:t>
      </w:r>
      <w:proofErr w:type="spellStart"/>
      <w:r w:rsidRPr="00051139">
        <w:t>Vizcaíno</w:t>
      </w:r>
      <w:proofErr w:type="spellEnd"/>
    </w:p>
    <w:p w14:paraId="26B0F4B1" w14:textId="77777777" w:rsidR="0006301B" w:rsidRPr="00051139" w:rsidRDefault="0006301B" w:rsidP="00C664A0">
      <w:r w:rsidRPr="00051139">
        <w:t xml:space="preserve">European Bioinformatics Institute (EMBL-EBI), </w:t>
      </w:r>
      <w:proofErr w:type="spellStart"/>
      <w:r w:rsidRPr="00051139">
        <w:t>Hinxton</w:t>
      </w:r>
      <w:proofErr w:type="spellEnd"/>
      <w:r w:rsidRPr="00051139">
        <w:t>, Cambridge, United Kingdom</w:t>
      </w:r>
    </w:p>
    <w:p w14:paraId="6DA7EB69" w14:textId="77777777" w:rsidR="0006301B" w:rsidRPr="00051139" w:rsidRDefault="00ED6D8E" w:rsidP="00C664A0">
      <w:hyperlink r:id="rId54">
        <w:r w:rsidR="0006301B" w:rsidRPr="00051139">
          <w:rPr>
            <w:color w:val="0000FF"/>
            <w:u w:val="single"/>
          </w:rPr>
          <w:t>juan@ebi.ac.uk</w:t>
        </w:r>
      </w:hyperlink>
      <w:r w:rsidR="0006301B" w:rsidRPr="00051139">
        <w:t xml:space="preserve"> </w:t>
      </w:r>
    </w:p>
    <w:p w14:paraId="00000389" w14:textId="77777777" w:rsidR="004D32AB" w:rsidRPr="00051139" w:rsidRDefault="004D32AB" w:rsidP="00C664A0"/>
    <w:p w14:paraId="0000038A" w14:textId="77777777" w:rsidR="004D32AB" w:rsidRPr="00051139" w:rsidRDefault="004D32AB" w:rsidP="00C664A0">
      <w:pPr>
        <w:rPr>
          <w:color w:val="000000"/>
        </w:rPr>
      </w:pPr>
    </w:p>
    <w:p w14:paraId="0000038B" w14:textId="6B04E0DA" w:rsidR="004D32AB" w:rsidRPr="0055386C" w:rsidRDefault="00CA1E15" w:rsidP="00C664A0">
      <w:pPr>
        <w:rPr>
          <w:rFonts w:eastAsia="Arial"/>
          <w:bCs/>
          <w:color w:val="000000"/>
        </w:rPr>
      </w:pPr>
      <w:r w:rsidRPr="0055386C">
        <w:rPr>
          <w:bCs/>
        </w:rPr>
        <w:t>Contributors</w:t>
      </w:r>
    </w:p>
    <w:p w14:paraId="0000038C" w14:textId="77777777" w:rsidR="004D32AB" w:rsidRPr="00051139" w:rsidRDefault="004D32AB" w:rsidP="00C664A0"/>
    <w:p w14:paraId="00000396" w14:textId="4E3BEAAD" w:rsidR="004D32AB" w:rsidRPr="00051139" w:rsidRDefault="0006301B" w:rsidP="00C664A0">
      <w:r>
        <w:t xml:space="preserve">A full list of contributors can be found here: </w:t>
      </w:r>
      <w:hyperlink r:id="rId55" w:anchor="core-contributors-and-collaborators" w:history="1">
        <w:r w:rsidRPr="00E43DD0">
          <w:rPr>
            <w:rStyle w:val="Hyperlink"/>
          </w:rPr>
          <w:t>https://github.com/bigbio/proteomics-metadata-standard#core-contributors-and-collaborators</w:t>
        </w:r>
      </w:hyperlink>
      <w:r>
        <w:t xml:space="preserve"> </w:t>
      </w:r>
    </w:p>
    <w:p w14:paraId="00000397" w14:textId="0C689580" w:rsidR="00725200" w:rsidRPr="00051139" w:rsidRDefault="00725200" w:rsidP="00C664A0">
      <w:r w:rsidRPr="00051139">
        <w:br w:type="page"/>
      </w:r>
    </w:p>
    <w:p w14:paraId="233C13C3" w14:textId="77777777" w:rsidR="004D32AB" w:rsidRPr="00051139" w:rsidRDefault="004D32AB" w:rsidP="00C664A0"/>
    <w:p w14:paraId="00000398" w14:textId="56039176" w:rsidR="004D32AB" w:rsidRPr="0055386C" w:rsidRDefault="00CA1E15" w:rsidP="00C664A0">
      <w:pPr>
        <w:rPr>
          <w:rFonts w:eastAsia="Arial"/>
          <w:bCs/>
          <w:color w:val="000000"/>
        </w:rPr>
      </w:pPr>
      <w:r w:rsidRPr="0055386C">
        <w:rPr>
          <w:bCs/>
        </w:rPr>
        <w:t>Intellectual Property Statement</w:t>
      </w:r>
    </w:p>
    <w:p w14:paraId="00000399" w14:textId="77777777" w:rsidR="004D32AB" w:rsidRPr="00051139" w:rsidRDefault="004D32AB" w:rsidP="00C664A0"/>
    <w:p w14:paraId="0000039A" w14:textId="77777777" w:rsidR="004D32AB" w:rsidRPr="00051139" w:rsidRDefault="00CA1E15" w:rsidP="00C664A0">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00039B" w14:textId="77777777" w:rsidR="004D32AB" w:rsidRPr="00051139" w:rsidRDefault="004D32AB" w:rsidP="00C664A0"/>
    <w:p w14:paraId="0000039C" w14:textId="77777777" w:rsidR="004D32AB" w:rsidRPr="00051139" w:rsidRDefault="00CA1E15" w:rsidP="00C664A0">
      <w:r w:rsidRPr="00051139">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0000039D" w14:textId="77777777" w:rsidR="004D32AB" w:rsidRPr="00051139" w:rsidRDefault="004D32AB" w:rsidP="00C664A0"/>
    <w:p w14:paraId="0000039E" w14:textId="77777777" w:rsidR="004D32AB" w:rsidRPr="00051139" w:rsidRDefault="004D32AB" w:rsidP="00C664A0"/>
    <w:p w14:paraId="0000039F" w14:textId="5801A4F3" w:rsidR="004D32AB" w:rsidRPr="0055386C" w:rsidRDefault="00CA1E15" w:rsidP="00C664A0">
      <w:pPr>
        <w:rPr>
          <w:rFonts w:eastAsia="Arial"/>
          <w:bCs/>
          <w:color w:val="000000"/>
        </w:rPr>
      </w:pPr>
      <w:r w:rsidRPr="0055386C">
        <w:rPr>
          <w:bCs/>
        </w:rPr>
        <w:t>Copyright Notice</w:t>
      </w:r>
    </w:p>
    <w:p w14:paraId="000003A0" w14:textId="77777777" w:rsidR="004D32AB" w:rsidRPr="00051139" w:rsidRDefault="004D32AB" w:rsidP="00C664A0"/>
    <w:p w14:paraId="000003A1" w14:textId="77777777" w:rsidR="004D32AB" w:rsidRPr="00051139" w:rsidRDefault="00CA1E15" w:rsidP="00C664A0">
      <w:r w:rsidRPr="00051139">
        <w:t>Copyright (C) Proteomics Standards Initiative (2020). All Rights Reserved.</w:t>
      </w:r>
    </w:p>
    <w:p w14:paraId="000003A2" w14:textId="77777777" w:rsidR="004D32AB" w:rsidRPr="00051139" w:rsidRDefault="004D32AB" w:rsidP="00C664A0"/>
    <w:p w14:paraId="000003A3" w14:textId="77777777" w:rsidR="004D32AB" w:rsidRPr="00051139" w:rsidRDefault="00CA1E15" w:rsidP="00C664A0">
      <w:r w:rsidRPr="00051139">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000003A4" w14:textId="77777777" w:rsidR="004D32AB" w:rsidRPr="00051139" w:rsidRDefault="004D32AB" w:rsidP="00C664A0"/>
    <w:p w14:paraId="000003A5" w14:textId="77777777" w:rsidR="004D32AB" w:rsidRPr="00051139" w:rsidRDefault="00CA1E15" w:rsidP="00C664A0">
      <w:r w:rsidRPr="00051139">
        <w:t>The limited permissions granted above are perpetual and will not be revoked by the PSI or its successors or assigns.</w:t>
      </w:r>
    </w:p>
    <w:p w14:paraId="000003A6" w14:textId="77777777" w:rsidR="004D32AB" w:rsidRPr="00051139" w:rsidRDefault="004D32AB" w:rsidP="00C664A0"/>
    <w:p w14:paraId="000003A7" w14:textId="77777777" w:rsidR="004D32AB" w:rsidRPr="00051139" w:rsidRDefault="00CA1E15" w:rsidP="00C664A0">
      <w:r w:rsidRPr="00051139">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000003A8" w14:textId="77777777" w:rsidR="004D32AB" w:rsidRPr="00051139" w:rsidRDefault="004D32AB" w:rsidP="00C664A0"/>
    <w:p w14:paraId="000003A9" w14:textId="77777777" w:rsidR="004D32AB" w:rsidRPr="00051139" w:rsidRDefault="004D32AB" w:rsidP="00C664A0"/>
    <w:p w14:paraId="000003AA" w14:textId="0A1C33FC" w:rsidR="004D32AB" w:rsidRPr="0055386C" w:rsidRDefault="00ED6D8E" w:rsidP="00C664A0">
      <w:pPr>
        <w:rPr>
          <w:rFonts w:eastAsia="Arial"/>
          <w:bCs/>
          <w:color w:val="000000"/>
        </w:rPr>
      </w:pPr>
      <w:sdt>
        <w:sdtPr>
          <w:rPr>
            <w:b/>
          </w:rPr>
          <w:tag w:val="goog_rdk_8"/>
          <w:id w:val="468867184"/>
        </w:sdtPr>
        <w:sdtContent/>
      </w:sdt>
      <w:r w:rsidR="00CA1E15" w:rsidRPr="0055386C">
        <w:rPr>
          <w:bCs/>
        </w:rPr>
        <w:t>Glossary</w:t>
      </w:r>
    </w:p>
    <w:p w14:paraId="000003AB" w14:textId="77777777" w:rsidR="004D32AB" w:rsidRPr="00051139" w:rsidRDefault="004D32AB" w:rsidP="00C664A0"/>
    <w:p w14:paraId="000003AC" w14:textId="516D8D9B" w:rsidR="004D32AB" w:rsidRPr="00051139" w:rsidRDefault="00D052DF" w:rsidP="00C664A0">
      <w:r>
        <w:t>A</w:t>
      </w:r>
      <w:r w:rsidR="00CA1E15" w:rsidRPr="00051139">
        <w:t>ll non-standard terms are already defined in detail in section 3.</w:t>
      </w:r>
    </w:p>
    <w:p w14:paraId="000003AD" w14:textId="77777777" w:rsidR="004D32AB" w:rsidRPr="00051139" w:rsidRDefault="004D32AB" w:rsidP="00C664A0"/>
    <w:p w14:paraId="000003AE" w14:textId="77777777" w:rsidR="004D32AB" w:rsidRPr="00051139" w:rsidRDefault="004D32AB" w:rsidP="00C664A0"/>
    <w:p w14:paraId="000003AF" w14:textId="4276CB8F" w:rsidR="004D32AB" w:rsidRPr="0055386C" w:rsidRDefault="00CA1E15" w:rsidP="000F074D">
      <w:pPr>
        <w:pStyle w:val="Heading1"/>
        <w:rPr>
          <w:rFonts w:eastAsia="Arial"/>
          <w:color w:val="000000"/>
        </w:rPr>
      </w:pPr>
      <w:bookmarkStart w:id="51" w:name="_Toc53173979"/>
      <w:r w:rsidRPr="0055386C">
        <w:t>References</w:t>
      </w:r>
      <w:bookmarkEnd w:id="51"/>
    </w:p>
    <w:p w14:paraId="027BA21C" w14:textId="77777777" w:rsidR="00FF4CCA" w:rsidRDefault="00FF4CCA" w:rsidP="00C664A0"/>
    <w:p w14:paraId="0B0148D3" w14:textId="77777777" w:rsidR="00FF4CCA" w:rsidRDefault="00FF4CCA" w:rsidP="00C664A0"/>
    <w:p w14:paraId="2395F26C" w14:textId="77777777" w:rsidR="00FF4CCA" w:rsidRPr="00FF4CCA" w:rsidRDefault="00FF4CCA" w:rsidP="00C664A0">
      <w:pPr>
        <w:rPr>
          <w:noProof/>
        </w:rPr>
      </w:pPr>
      <w:r>
        <w:fldChar w:fldCharType="begin"/>
      </w:r>
      <w:r>
        <w:instrText xml:space="preserve"> ADDIN EN.REFLIST </w:instrText>
      </w:r>
      <w:r>
        <w:fldChar w:fldCharType="separate"/>
      </w:r>
      <w:r w:rsidRPr="00FF4CCA">
        <w:rPr>
          <w:noProof/>
        </w:rPr>
        <w:t>[1]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000003B7" w14:textId="0B7F0956" w:rsidR="004D32AB" w:rsidRPr="00051139" w:rsidRDefault="00FF4CCA" w:rsidP="00C664A0">
      <w:r>
        <w:fldChar w:fldCharType="end"/>
      </w:r>
    </w:p>
    <w:sectPr w:rsidR="004D32AB" w:rsidRPr="00051139">
      <w:headerReference w:type="default" r:id="rId56"/>
      <w:footerReference w:type="even" r:id="rId57"/>
      <w:footerReference w:type="default" r:id="rId58"/>
      <w:headerReference w:type="first" r:id="rId59"/>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86672" w14:textId="77777777" w:rsidR="00136371" w:rsidRDefault="00136371">
      <w:r>
        <w:separator/>
      </w:r>
    </w:p>
  </w:endnote>
  <w:endnote w:type="continuationSeparator" w:id="0">
    <w:p w14:paraId="6E74C715" w14:textId="77777777" w:rsidR="00136371" w:rsidRDefault="00136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B" w14:textId="77777777" w:rsidR="00ED6D8E" w:rsidRDefault="00ED6D8E">
    <w:pPr>
      <w:pBdr>
        <w:top w:val="nil"/>
        <w:left w:val="nil"/>
        <w:bottom w:val="nil"/>
        <w:right w:val="nil"/>
        <w:between w:val="nil"/>
      </w:pBdr>
      <w:tabs>
        <w:tab w:val="center" w:pos="4320"/>
        <w:tab w:val="right" w:pos="8640"/>
      </w:tabs>
      <w:jc w:val="center"/>
      <w:rPr>
        <w:color w:val="000000"/>
      </w:rPr>
    </w:pPr>
  </w:p>
  <w:p w14:paraId="000003CC" w14:textId="77777777" w:rsidR="00ED6D8E" w:rsidRDefault="00ED6D8E">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D" w14:textId="4C47647D" w:rsidR="00ED6D8E" w:rsidRDefault="00ED6D8E">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3CE" w14:textId="678CE737" w:rsidR="00ED6D8E" w:rsidRDefault="00ED6D8E">
    <w:pPr>
      <w:pBdr>
        <w:top w:val="nil"/>
        <w:left w:val="nil"/>
        <w:bottom w:val="nil"/>
        <w:right w:val="nil"/>
        <w:between w:val="nil"/>
      </w:pBdr>
      <w:tabs>
        <w:tab w:val="center" w:pos="4320"/>
        <w:tab w:val="right" w:pos="8640"/>
      </w:tabs>
      <w:rPr>
        <w:color w:val="000000"/>
      </w:rPr>
    </w:pPr>
    <w:hyperlink r:id="rId1" w:history="1">
      <w:r w:rsidRPr="00E43DD0">
        <w:rPr>
          <w:rStyle w:val="Hyperlink"/>
        </w:rPr>
        <w:t>https://github.com/bigbio/proteomics-metadata-standard/tree/master/sample-metadata</w:t>
      </w:r>
    </w:hyperlink>
    <w:r>
      <w:t xml:space="preserve"> </w:t>
    </w:r>
    <w:r>
      <w:rPr>
        <w:color w:val="000000"/>
      </w:rPr>
      <w:tab/>
    </w:r>
    <w:r>
      <w:rPr>
        <w:color w:val="000000"/>
      </w:rPr>
      <w:tab/>
    </w:r>
  </w:p>
  <w:p w14:paraId="000003CF" w14:textId="77777777" w:rsidR="00ED6D8E" w:rsidRDefault="00ED6D8E">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BE91A" w14:textId="77777777" w:rsidR="00136371" w:rsidRDefault="00136371">
      <w:r>
        <w:separator/>
      </w:r>
    </w:p>
  </w:footnote>
  <w:footnote w:type="continuationSeparator" w:id="0">
    <w:p w14:paraId="735DA216" w14:textId="77777777" w:rsidR="00136371" w:rsidRDefault="00136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9" w14:textId="1EE4A243" w:rsidR="00ED6D8E" w:rsidRDefault="00ED6D8E">
    <w:pPr>
      <w:pBdr>
        <w:top w:val="nil"/>
        <w:left w:val="nil"/>
        <w:bottom w:val="nil"/>
        <w:right w:val="nil"/>
        <w:between w:val="nil"/>
      </w:pBdr>
      <w:tabs>
        <w:tab w:val="center" w:pos="4320"/>
        <w:tab w:val="right" w:pos="8640"/>
      </w:tabs>
      <w:rPr>
        <w:color w:val="000000"/>
      </w:rPr>
    </w:pPr>
    <w:r>
      <w:rPr>
        <w:color w:val="000000"/>
      </w:rPr>
      <w:t>SDRF (</w:t>
    </w:r>
    <w:r w:rsidRPr="000A0302">
      <w:rPr>
        <w:color w:val="000000"/>
      </w:rPr>
      <w:t>Sample and Data Relationship Format</w:t>
    </w:r>
    <w:r>
      <w:rPr>
        <w:color w:val="000000"/>
      </w:rPr>
      <w:t>)</w:t>
    </w:r>
    <w:r>
      <w:rPr>
        <w:color w:val="000000"/>
      </w:rPr>
      <w:tab/>
    </w:r>
    <w:r>
      <w:t>October</w:t>
    </w:r>
    <w:r>
      <w:rPr>
        <w:color w:val="000000"/>
      </w:rPr>
      <w:t xml:space="preserve"> </w:t>
    </w:r>
    <w:r>
      <w:t>9</w:t>
    </w:r>
    <w:r>
      <w:rPr>
        <w:color w:val="000000"/>
      </w:rPr>
      <w:t>, 2020</w:t>
    </w:r>
  </w:p>
  <w:p w14:paraId="000003CA" w14:textId="77777777" w:rsidR="00ED6D8E" w:rsidRDefault="00ED6D8E">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8" w14:textId="77777777" w:rsidR="00ED6D8E" w:rsidRDefault="00ED6D8E">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ED6D8E" w:rsidRDefault="00ED6D8E">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ED6D8E" w:rsidRDefault="00ED6D8E">
    <w:pPr>
      <w:tabs>
        <w:tab w:val="right" w:pos="8640"/>
        <w:tab w:val="right" w:pos="10440"/>
      </w:tabs>
      <w:rPr>
        <w:rFonts w:ascii="Arial" w:eastAsia="Arial" w:hAnsi="Arial" w:cs="Arial"/>
      </w:rPr>
    </w:pPr>
    <w:r>
      <w:rPr>
        <w:rFonts w:ascii="Arial" w:eastAsia="Arial" w:hAnsi="Arial" w:cs="Arial"/>
      </w:rPr>
      <w:t>Status: DRAFT</w:t>
    </w:r>
  </w:p>
  <w:p w14:paraId="000003BB" w14:textId="77777777" w:rsidR="00ED6D8E" w:rsidRDefault="00ED6D8E">
    <w:pPr>
      <w:tabs>
        <w:tab w:val="right" w:pos="8640"/>
        <w:tab w:val="right" w:pos="10440"/>
      </w:tabs>
      <w:rPr>
        <w:rFonts w:ascii="Arial" w:eastAsia="Arial" w:hAnsi="Arial" w:cs="Arial"/>
      </w:rPr>
    </w:pPr>
  </w:p>
  <w:p w14:paraId="000003BC"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Yasset Perez-Riverol, EMBL-EBI</w:t>
    </w:r>
  </w:p>
  <w:p w14:paraId="000003C1"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ED6D8E" w:rsidRDefault="00ED6D8E">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ED6D8E" w:rsidRDefault="00ED6D8E">
    <w:pPr>
      <w:tabs>
        <w:tab w:val="left" w:pos="7328"/>
      </w:tabs>
      <w:rPr>
        <w:rFonts w:ascii="Arial Narrow" w:eastAsia="Arial Narrow" w:hAnsi="Arial Narrow" w:cs="Arial Narrow"/>
      </w:rPr>
    </w:pPr>
  </w:p>
  <w:p w14:paraId="000003C8" w14:textId="77777777" w:rsidR="00ED6D8E" w:rsidRDefault="00ED6D8E">
    <w:pPr>
      <w:pBdr>
        <w:top w:val="nil"/>
        <w:left w:val="nil"/>
        <w:bottom w:val="nil"/>
        <w:right w:val="nil"/>
        <w:between w:val="nil"/>
      </w:pBdr>
      <w:tabs>
        <w:tab w:val="left" w:pos="7025"/>
      </w:tabs>
      <w:jc w:val="right"/>
      <w:rPr>
        <w:rFonts w:ascii="Arial Narrow" w:eastAsia="Arial Narrow" w:hAnsi="Arial Narrow" w:cs="Arial Narrow"/>
        <w:color w:val="000000"/>
      </w:rPr>
    </w:pPr>
    <w:r>
      <w:rPr>
        <w:rFonts w:ascii="Arial Narrow" w:eastAsia="Arial Narrow" w:hAnsi="Arial Narrow" w:cs="Arial Narrow"/>
        <w:color w:val="000000"/>
      </w:rPr>
      <w:t>March 9, 2020</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63E33"/>
    <w:multiLevelType w:val="multilevel"/>
    <w:tmpl w:val="ECCC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A95868"/>
    <w:multiLevelType w:val="multilevel"/>
    <w:tmpl w:val="B3EE4A1C"/>
    <w:lvl w:ilvl="0">
      <w:start w:val="1"/>
      <w:numFmt w:val="bullet"/>
      <w:pStyle w:val="List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41553"/>
    <w:multiLevelType w:val="multilevel"/>
    <w:tmpl w:val="90EE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E148D"/>
    <w:multiLevelType w:val="hybridMultilevel"/>
    <w:tmpl w:val="111EE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70259F"/>
    <w:multiLevelType w:val="multilevel"/>
    <w:tmpl w:val="1F2AE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163EAA"/>
    <w:multiLevelType w:val="hybridMultilevel"/>
    <w:tmpl w:val="973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040A15"/>
    <w:multiLevelType w:val="hybridMultilevel"/>
    <w:tmpl w:val="D3F6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3B31A7"/>
    <w:multiLevelType w:val="multilevel"/>
    <w:tmpl w:val="45FE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7D75AB"/>
    <w:multiLevelType w:val="multilevel"/>
    <w:tmpl w:val="F560F1C0"/>
    <w:lvl w:ilvl="0">
      <w:start w:val="1"/>
      <w:numFmt w:val="decimal"/>
      <w:pStyle w:val="Heading1"/>
      <w:lvlText w:val="%1."/>
      <w:lvlJc w:val="left"/>
      <w:pPr>
        <w:ind w:left="360" w:hanging="360"/>
      </w:pPr>
      <w:rPr>
        <w:rFonts w:ascii="Times New Roman" w:hAnsi="Times New Roman" w:cs="Times New Roman" w:hint="default"/>
        <w:b/>
        <w:bCs/>
        <w:sz w:val="24"/>
        <w:szCs w:val="24"/>
      </w:rPr>
    </w:lvl>
    <w:lvl w:ilvl="1">
      <w:start w:val="4"/>
      <w:numFmt w:val="decimal"/>
      <w:lvlText w:val="%2."/>
      <w:lvlJc w:val="left"/>
      <w:pPr>
        <w:ind w:left="360" w:hanging="360"/>
      </w:pPr>
      <w:rPr>
        <w:rFonts w:hint="default"/>
        <w:b/>
        <w:sz w:val="24"/>
        <w:szCs w:val="24"/>
      </w:rPr>
    </w:lvl>
    <w:lvl w:ilvl="2">
      <w:start w:val="5"/>
      <w:numFmt w:val="decimal"/>
      <w:lvlText w:val="%3."/>
      <w:lvlJc w:val="left"/>
      <w:pPr>
        <w:ind w:left="360" w:hanging="360"/>
      </w:pPr>
      <w:rPr>
        <w:rFonts w:hint="default"/>
        <w:b/>
        <w:bCs/>
        <w:color w:val="auto"/>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18F1883"/>
    <w:multiLevelType w:val="multilevel"/>
    <w:tmpl w:val="1FC05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1C1066"/>
    <w:multiLevelType w:val="hybridMultilevel"/>
    <w:tmpl w:val="724AE54E"/>
    <w:lvl w:ilvl="0" w:tplc="F0524416">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6280176"/>
    <w:multiLevelType w:val="multilevel"/>
    <w:tmpl w:val="F2A420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F82C21"/>
    <w:multiLevelType w:val="multilevel"/>
    <w:tmpl w:val="620A7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24E2F"/>
    <w:multiLevelType w:val="multilevel"/>
    <w:tmpl w:val="3ED6FED8"/>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4" w15:restartNumberingAfterBreak="0">
    <w:nsid w:val="29E44A89"/>
    <w:multiLevelType w:val="multilevel"/>
    <w:tmpl w:val="5576F4D8"/>
    <w:lvl w:ilvl="0">
      <w:start w:val="2"/>
      <w:numFmt w:val="bullet"/>
      <w:pStyle w:val="ListBullet4"/>
      <w:lvlText w:val="-"/>
      <w:lvlJc w:val="left"/>
      <w:pPr>
        <w:ind w:left="720" w:hanging="360"/>
      </w:pPr>
      <w:rPr>
        <w:rFonts w:ascii="Times New Roman" w:eastAsia="Times New Roman" w:hAnsi="Times New Roman" w:cs="Times New Roman"/>
      </w:rPr>
    </w:lvl>
    <w:lvl w:ilvl="1">
      <w:start w:val="2"/>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A6E678A"/>
    <w:multiLevelType w:val="multilevel"/>
    <w:tmpl w:val="B22CE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BE63D5"/>
    <w:multiLevelType w:val="hybridMultilevel"/>
    <w:tmpl w:val="754A3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F77847"/>
    <w:multiLevelType w:val="multilevel"/>
    <w:tmpl w:val="1C2E6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06146F"/>
    <w:multiLevelType w:val="multilevel"/>
    <w:tmpl w:val="48B26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9F6643"/>
    <w:multiLevelType w:val="multilevel"/>
    <w:tmpl w:val="ACFCD0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4A60497"/>
    <w:multiLevelType w:val="multilevel"/>
    <w:tmpl w:val="8C18F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7F902D0"/>
    <w:multiLevelType w:val="multilevel"/>
    <w:tmpl w:val="2FA06D88"/>
    <w:lvl w:ilvl="0">
      <w:start w:val="6"/>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3C327A89"/>
    <w:multiLevelType w:val="multilevel"/>
    <w:tmpl w:val="3E189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6E76E7"/>
    <w:multiLevelType w:val="multilevel"/>
    <w:tmpl w:val="6E6ED136"/>
    <w:lvl w:ilvl="0">
      <w:start w:val="1"/>
      <w:numFmt w:val="bullet"/>
      <w:lvlText w:val=""/>
      <w:lvlJc w:val="left"/>
      <w:pPr>
        <w:tabs>
          <w:tab w:val="num" w:pos="720"/>
        </w:tabs>
        <w:ind w:left="720" w:hanging="360"/>
      </w:pPr>
      <w:rPr>
        <w:rFonts w:ascii="Symbol" w:hAnsi="Symbol" w:hint="default"/>
        <w:sz w:val="20"/>
      </w:rPr>
    </w:lvl>
    <w:lvl w:ilvl="1">
      <w:start w:val="20"/>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0F3539"/>
    <w:multiLevelType w:val="multilevel"/>
    <w:tmpl w:val="F20406DE"/>
    <w:lvl w:ilvl="0">
      <w:start w:val="1"/>
      <w:numFmt w:val="bullet"/>
      <w:pStyle w:val="ListBullet2"/>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6B55350"/>
    <w:multiLevelType w:val="multilevel"/>
    <w:tmpl w:val="CFE2C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4D15EB"/>
    <w:multiLevelType w:val="hybridMultilevel"/>
    <w:tmpl w:val="381AB8EA"/>
    <w:lvl w:ilvl="0" w:tplc="C8A2909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8F50FC"/>
    <w:multiLevelType w:val="hybridMultilevel"/>
    <w:tmpl w:val="32D2F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410B86"/>
    <w:multiLevelType w:val="multilevel"/>
    <w:tmpl w:val="7438E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DD065E"/>
    <w:multiLevelType w:val="hybridMultilevel"/>
    <w:tmpl w:val="F34C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013C22"/>
    <w:multiLevelType w:val="multilevel"/>
    <w:tmpl w:val="470E3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F8C6420"/>
    <w:multiLevelType w:val="multilevel"/>
    <w:tmpl w:val="42D8B836"/>
    <w:lvl w:ilvl="0">
      <w:start w:val="1"/>
      <w:numFmt w:val="bullet"/>
      <w:pStyle w:val="ListBullet5"/>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2" w15:restartNumberingAfterBreak="0">
    <w:nsid w:val="4FDD0657"/>
    <w:multiLevelType w:val="multilevel"/>
    <w:tmpl w:val="3120F4CC"/>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084C10"/>
    <w:multiLevelType w:val="hybridMultilevel"/>
    <w:tmpl w:val="1472AF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3A90AE0"/>
    <w:multiLevelType w:val="multilevel"/>
    <w:tmpl w:val="A5380350"/>
    <w:lvl w:ilvl="0">
      <w:start w:val="1"/>
      <w:numFmt w:val="bullet"/>
      <w:pStyle w:val="ListBullet3"/>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3D23B8A"/>
    <w:multiLevelType w:val="multilevel"/>
    <w:tmpl w:val="F560F1C0"/>
    <w:lvl w:ilvl="0">
      <w:start w:val="1"/>
      <w:numFmt w:val="decimal"/>
      <w:lvlText w:val="%1."/>
      <w:lvlJc w:val="left"/>
      <w:pPr>
        <w:ind w:left="360" w:hanging="360"/>
      </w:pPr>
      <w:rPr>
        <w:rFonts w:ascii="Times New Roman" w:hAnsi="Times New Roman" w:cs="Times New Roman" w:hint="default"/>
        <w:b/>
        <w:bCs/>
        <w:sz w:val="24"/>
        <w:szCs w:val="24"/>
      </w:rPr>
    </w:lvl>
    <w:lvl w:ilvl="1">
      <w:start w:val="4"/>
      <w:numFmt w:val="decimal"/>
      <w:lvlText w:val="%2."/>
      <w:lvlJc w:val="left"/>
      <w:pPr>
        <w:ind w:left="360" w:hanging="360"/>
      </w:pPr>
      <w:rPr>
        <w:rFonts w:hint="default"/>
        <w:b/>
        <w:sz w:val="24"/>
        <w:szCs w:val="24"/>
      </w:rPr>
    </w:lvl>
    <w:lvl w:ilvl="2">
      <w:start w:val="5"/>
      <w:numFmt w:val="decimal"/>
      <w:lvlText w:val="%3."/>
      <w:lvlJc w:val="left"/>
      <w:pPr>
        <w:ind w:left="360" w:hanging="360"/>
      </w:pPr>
      <w:rPr>
        <w:rFonts w:hint="default"/>
        <w:b/>
        <w:bCs/>
        <w:color w:val="auto"/>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4195A44"/>
    <w:multiLevelType w:val="multilevel"/>
    <w:tmpl w:val="562E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943294"/>
    <w:multiLevelType w:val="multilevel"/>
    <w:tmpl w:val="1BFC1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4A5CAC"/>
    <w:multiLevelType w:val="hybridMultilevel"/>
    <w:tmpl w:val="1E785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AE23BE"/>
    <w:multiLevelType w:val="multilevel"/>
    <w:tmpl w:val="F2A420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3D4E0F"/>
    <w:multiLevelType w:val="multilevel"/>
    <w:tmpl w:val="BD584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024805"/>
    <w:multiLevelType w:val="hybridMultilevel"/>
    <w:tmpl w:val="632056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E4F67B9"/>
    <w:multiLevelType w:val="hybridMultilevel"/>
    <w:tmpl w:val="057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3B5473"/>
    <w:multiLevelType w:val="hybridMultilevel"/>
    <w:tmpl w:val="F2F2D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4"/>
  </w:num>
  <w:num w:numId="4">
    <w:abstractNumId w:val="34"/>
  </w:num>
  <w:num w:numId="5">
    <w:abstractNumId w:val="14"/>
  </w:num>
  <w:num w:numId="6">
    <w:abstractNumId w:val="31"/>
  </w:num>
  <w:num w:numId="7">
    <w:abstractNumId w:val="19"/>
  </w:num>
  <w:num w:numId="8">
    <w:abstractNumId w:val="13"/>
  </w:num>
  <w:num w:numId="9">
    <w:abstractNumId w:val="20"/>
  </w:num>
  <w:num w:numId="10">
    <w:abstractNumId w:val="7"/>
  </w:num>
  <w:num w:numId="11">
    <w:abstractNumId w:val="9"/>
  </w:num>
  <w:num w:numId="12">
    <w:abstractNumId w:val="25"/>
  </w:num>
  <w:num w:numId="13">
    <w:abstractNumId w:val="12"/>
  </w:num>
  <w:num w:numId="14">
    <w:abstractNumId w:val="32"/>
  </w:num>
  <w:num w:numId="15">
    <w:abstractNumId w:val="37"/>
  </w:num>
  <w:num w:numId="16">
    <w:abstractNumId w:val="4"/>
  </w:num>
  <w:num w:numId="17">
    <w:abstractNumId w:val="18"/>
  </w:num>
  <w:num w:numId="18">
    <w:abstractNumId w:val="39"/>
  </w:num>
  <w:num w:numId="19">
    <w:abstractNumId w:val="28"/>
  </w:num>
  <w:num w:numId="20">
    <w:abstractNumId w:val="23"/>
  </w:num>
  <w:num w:numId="21">
    <w:abstractNumId w:val="2"/>
  </w:num>
  <w:num w:numId="22">
    <w:abstractNumId w:val="40"/>
  </w:num>
  <w:num w:numId="23">
    <w:abstractNumId w:val="0"/>
  </w:num>
  <w:num w:numId="24">
    <w:abstractNumId w:val="15"/>
  </w:num>
  <w:num w:numId="25">
    <w:abstractNumId w:val="30"/>
  </w:num>
  <w:num w:numId="26">
    <w:abstractNumId w:val="22"/>
  </w:num>
  <w:num w:numId="27">
    <w:abstractNumId w:val="17"/>
  </w:num>
  <w:num w:numId="28">
    <w:abstractNumId w:val="36"/>
  </w:num>
  <w:num w:numId="29">
    <w:abstractNumId w:val="10"/>
  </w:num>
  <w:num w:numId="30">
    <w:abstractNumId w:val="26"/>
  </w:num>
  <w:num w:numId="31">
    <w:abstractNumId w:val="35"/>
  </w:num>
  <w:num w:numId="32">
    <w:abstractNumId w:val="21"/>
  </w:num>
  <w:num w:numId="33">
    <w:abstractNumId w:val="11"/>
  </w:num>
  <w:num w:numId="34">
    <w:abstractNumId w:val="41"/>
  </w:num>
  <w:num w:numId="35">
    <w:abstractNumId w:val="29"/>
  </w:num>
  <w:num w:numId="36">
    <w:abstractNumId w:val="16"/>
  </w:num>
  <w:num w:numId="37">
    <w:abstractNumId w:val="43"/>
  </w:num>
  <w:num w:numId="38">
    <w:abstractNumId w:val="33"/>
  </w:num>
  <w:num w:numId="39">
    <w:abstractNumId w:val="38"/>
  </w:num>
  <w:num w:numId="40">
    <w:abstractNumId w:val="27"/>
  </w:num>
  <w:num w:numId="41">
    <w:abstractNumId w:val="3"/>
  </w:num>
  <w:num w:numId="42">
    <w:abstractNumId w:val="6"/>
  </w:num>
  <w:num w:numId="43">
    <w:abstractNumId w:val="42"/>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w0a5xfb0fxdjee2s9x9densasarfwstsst&quot;&gt;paper-citations&lt;record-ids&gt;&lt;item&gt;582&lt;/item&gt;&lt;/record-ids&gt;&lt;/item&gt;&lt;/Libraries&gt;"/>
  </w:docVars>
  <w:rsids>
    <w:rsidRoot w:val="004D32AB"/>
    <w:rsid w:val="00000686"/>
    <w:rsid w:val="00010A9D"/>
    <w:rsid w:val="00020B55"/>
    <w:rsid w:val="00040239"/>
    <w:rsid w:val="00044234"/>
    <w:rsid w:val="00051139"/>
    <w:rsid w:val="00051FEB"/>
    <w:rsid w:val="000577E6"/>
    <w:rsid w:val="0006301B"/>
    <w:rsid w:val="00065455"/>
    <w:rsid w:val="000A0302"/>
    <w:rsid w:val="000A38DE"/>
    <w:rsid w:val="000C02F4"/>
    <w:rsid w:val="000C64B6"/>
    <w:rsid w:val="000E7AC0"/>
    <w:rsid w:val="000F074D"/>
    <w:rsid w:val="00111EEB"/>
    <w:rsid w:val="001255C3"/>
    <w:rsid w:val="00127021"/>
    <w:rsid w:val="00136371"/>
    <w:rsid w:val="0014161A"/>
    <w:rsid w:val="00163088"/>
    <w:rsid w:val="00176394"/>
    <w:rsid w:val="001F7D77"/>
    <w:rsid w:val="002239C1"/>
    <w:rsid w:val="002368FA"/>
    <w:rsid w:val="002422DB"/>
    <w:rsid w:val="002431BF"/>
    <w:rsid w:val="002923AC"/>
    <w:rsid w:val="002B2338"/>
    <w:rsid w:val="002C3326"/>
    <w:rsid w:val="002C7AEF"/>
    <w:rsid w:val="00307CE4"/>
    <w:rsid w:val="00312B54"/>
    <w:rsid w:val="00343008"/>
    <w:rsid w:val="00343F20"/>
    <w:rsid w:val="00372EA2"/>
    <w:rsid w:val="00392EA3"/>
    <w:rsid w:val="00395AA2"/>
    <w:rsid w:val="003B0CB6"/>
    <w:rsid w:val="003C00EC"/>
    <w:rsid w:val="003C44DE"/>
    <w:rsid w:val="003E6637"/>
    <w:rsid w:val="003F3EFC"/>
    <w:rsid w:val="00423ECB"/>
    <w:rsid w:val="0043098D"/>
    <w:rsid w:val="004418A1"/>
    <w:rsid w:val="0046375D"/>
    <w:rsid w:val="00465C74"/>
    <w:rsid w:val="0048125F"/>
    <w:rsid w:val="004B6091"/>
    <w:rsid w:val="004C3790"/>
    <w:rsid w:val="004D32AB"/>
    <w:rsid w:val="004E2DAA"/>
    <w:rsid w:val="004F5101"/>
    <w:rsid w:val="005423F8"/>
    <w:rsid w:val="0055386C"/>
    <w:rsid w:val="005607A7"/>
    <w:rsid w:val="005A51FC"/>
    <w:rsid w:val="005C1515"/>
    <w:rsid w:val="005C2F28"/>
    <w:rsid w:val="006144D2"/>
    <w:rsid w:val="00674551"/>
    <w:rsid w:val="0069309E"/>
    <w:rsid w:val="007029B9"/>
    <w:rsid w:val="00702F59"/>
    <w:rsid w:val="0071032F"/>
    <w:rsid w:val="00717D3A"/>
    <w:rsid w:val="007229B3"/>
    <w:rsid w:val="00725200"/>
    <w:rsid w:val="00730706"/>
    <w:rsid w:val="00760D7E"/>
    <w:rsid w:val="007B2D98"/>
    <w:rsid w:val="007C6E92"/>
    <w:rsid w:val="007D750C"/>
    <w:rsid w:val="007E0C22"/>
    <w:rsid w:val="007F1975"/>
    <w:rsid w:val="007F4087"/>
    <w:rsid w:val="008124D5"/>
    <w:rsid w:val="00837080"/>
    <w:rsid w:val="008853F2"/>
    <w:rsid w:val="00890F15"/>
    <w:rsid w:val="00891394"/>
    <w:rsid w:val="008D0BC2"/>
    <w:rsid w:val="00921E59"/>
    <w:rsid w:val="009353B3"/>
    <w:rsid w:val="00935C74"/>
    <w:rsid w:val="009606E7"/>
    <w:rsid w:val="00966B3A"/>
    <w:rsid w:val="00972F3F"/>
    <w:rsid w:val="0099260E"/>
    <w:rsid w:val="009A698C"/>
    <w:rsid w:val="00A0782B"/>
    <w:rsid w:val="00A1684C"/>
    <w:rsid w:val="00A93864"/>
    <w:rsid w:val="00AC3B98"/>
    <w:rsid w:val="00B10265"/>
    <w:rsid w:val="00B160C3"/>
    <w:rsid w:val="00B8092A"/>
    <w:rsid w:val="00BA3DBF"/>
    <w:rsid w:val="00BE7FC4"/>
    <w:rsid w:val="00BF6CC6"/>
    <w:rsid w:val="00C04C14"/>
    <w:rsid w:val="00C27882"/>
    <w:rsid w:val="00C57B23"/>
    <w:rsid w:val="00C664A0"/>
    <w:rsid w:val="00C74817"/>
    <w:rsid w:val="00CA1E15"/>
    <w:rsid w:val="00CC3219"/>
    <w:rsid w:val="00D052DF"/>
    <w:rsid w:val="00D177E6"/>
    <w:rsid w:val="00D2468E"/>
    <w:rsid w:val="00D35B01"/>
    <w:rsid w:val="00D737D3"/>
    <w:rsid w:val="00D93BED"/>
    <w:rsid w:val="00E01666"/>
    <w:rsid w:val="00E0211B"/>
    <w:rsid w:val="00E21192"/>
    <w:rsid w:val="00E503E6"/>
    <w:rsid w:val="00E51364"/>
    <w:rsid w:val="00E659E9"/>
    <w:rsid w:val="00E66AE5"/>
    <w:rsid w:val="00E71616"/>
    <w:rsid w:val="00E72C2F"/>
    <w:rsid w:val="00E80E61"/>
    <w:rsid w:val="00E819AD"/>
    <w:rsid w:val="00E8678F"/>
    <w:rsid w:val="00E8749B"/>
    <w:rsid w:val="00ED177D"/>
    <w:rsid w:val="00ED6D8E"/>
    <w:rsid w:val="00EF2222"/>
    <w:rsid w:val="00F00E37"/>
    <w:rsid w:val="00F1174C"/>
    <w:rsid w:val="00F14FF6"/>
    <w:rsid w:val="00F34671"/>
    <w:rsid w:val="00F50CBF"/>
    <w:rsid w:val="00F80823"/>
    <w:rsid w:val="00F842F6"/>
    <w:rsid w:val="00FC2A94"/>
    <w:rsid w:val="00FF3758"/>
    <w:rsid w:val="00FF4CCA"/>
    <w:rsid w:val="00FF5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109B4083-8DFB-EF4E-9868-97795BAB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EFC"/>
  </w:style>
  <w:style w:type="paragraph" w:styleId="Heading1">
    <w:name w:val="heading 1"/>
    <w:basedOn w:val="Normal"/>
    <w:next w:val="nobreak"/>
    <w:uiPriority w:val="9"/>
    <w:qFormat/>
    <w:rsid w:val="00445504"/>
    <w:pPr>
      <w:keepNext/>
      <w:numPr>
        <w:numId w:val="1"/>
      </w:numPr>
      <w:spacing w:before="120" w:after="60"/>
      <w:outlineLvl w:val="0"/>
    </w:pPr>
    <w:rPr>
      <w:b/>
      <w:kern w:val="32"/>
    </w:rPr>
  </w:style>
  <w:style w:type="paragraph" w:styleId="Heading2">
    <w:name w:val="heading 2"/>
    <w:basedOn w:val="Normal"/>
    <w:next w:val="nobreak"/>
    <w:link w:val="Heading2Char"/>
    <w:uiPriority w:val="9"/>
    <w:unhideWhenUsed/>
    <w:qFormat/>
    <w:rsid w:val="00445504"/>
    <w:pPr>
      <w:keepNext/>
      <w:outlineLvl w:val="1"/>
    </w:pPr>
  </w:style>
  <w:style w:type="paragraph" w:styleId="Heading3">
    <w:name w:val="heading 3"/>
    <w:basedOn w:val="Normal"/>
    <w:next w:val="nobreak"/>
    <w:link w:val="Heading3Char"/>
    <w:uiPriority w:val="9"/>
    <w:unhideWhenUsed/>
    <w:qFormat/>
    <w:rsid w:val="00445504"/>
    <w:pPr>
      <w:keepNext/>
      <w:outlineLvl w:val="2"/>
    </w:pPr>
    <w:rPr>
      <w:rFonts w:ascii="Helvetica" w:hAnsi="Helvetica"/>
    </w:rPr>
  </w:style>
  <w:style w:type="paragraph" w:styleId="Heading4">
    <w:name w:val="heading 4"/>
    <w:basedOn w:val="Normal"/>
    <w:next w:val="Normal"/>
    <w:uiPriority w:val="9"/>
    <w:semiHidden/>
    <w:unhideWhenUsed/>
    <w:qFormat/>
    <w:rsid w:val="00445504"/>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445504"/>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445504"/>
    <w:pPr>
      <w:numPr>
        <w:ilvl w:val="5"/>
        <w:numId w:val="1"/>
      </w:numPr>
      <w:spacing w:before="240" w:after="60"/>
      <w:outlineLvl w:val="5"/>
    </w:pPr>
    <w:rPr>
      <w:b/>
      <w:sz w:val="22"/>
      <w:szCs w:val="22"/>
    </w:rPr>
  </w:style>
  <w:style w:type="paragraph" w:styleId="Heading7">
    <w:name w:val="heading 7"/>
    <w:basedOn w:val="Normal"/>
    <w:next w:val="Normal"/>
    <w:qFormat/>
    <w:rsid w:val="00445504"/>
    <w:pPr>
      <w:numPr>
        <w:ilvl w:val="6"/>
        <w:numId w:val="1"/>
      </w:numPr>
      <w:spacing w:before="240" w:after="60"/>
      <w:outlineLvl w:val="6"/>
    </w:pPr>
  </w:style>
  <w:style w:type="paragraph" w:styleId="Heading8">
    <w:name w:val="heading 8"/>
    <w:basedOn w:val="Normal"/>
    <w:next w:val="Normal"/>
    <w:qFormat/>
    <w:rsid w:val="00445504"/>
    <w:pPr>
      <w:numPr>
        <w:ilvl w:val="7"/>
        <w:numId w:val="1"/>
      </w:numPr>
      <w:spacing w:before="240" w:after="60"/>
      <w:outlineLvl w:val="7"/>
    </w:pPr>
    <w:rPr>
      <w:i/>
    </w:rPr>
  </w:style>
  <w:style w:type="paragraph" w:styleId="Heading9">
    <w:name w:val="heading 9"/>
    <w:basedOn w:val="Normal"/>
    <w:next w:val="Normal"/>
    <w:qFormat/>
    <w:rsid w:val="00445504"/>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character" w:styleId="Hyperlink">
    <w:name w:val="Hyperlink"/>
    <w:uiPriority w:val="99"/>
    <w:rsid w:val="00445504"/>
    <w:rPr>
      <w:color w:val="0000FF"/>
      <w:u w:val="single"/>
    </w:rPr>
  </w:style>
  <w:style w:type="character" w:styleId="PageNumber">
    <w:name w:val="page number"/>
    <w:basedOn w:val="DefaultParagraphFont"/>
    <w:rsid w:val="00445504"/>
  </w:style>
  <w:style w:type="paragraph" w:styleId="BlockText">
    <w:name w:val="Block Text"/>
    <w:basedOn w:val="Normal"/>
    <w:rsid w:val="00445504"/>
    <w:pPr>
      <w:ind w:left="360" w:right="720"/>
    </w:pPr>
    <w:rPr>
      <w:rFonts w:ascii="Courier New" w:hAnsi="Courier New"/>
      <w:sz w:val="18"/>
      <w:szCs w:val="18"/>
    </w:rPr>
  </w:style>
  <w:style w:type="paragraph" w:styleId="Caption">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PlainText">
    <w:name w:val="Plain Text"/>
    <w:basedOn w:val="Normal"/>
    <w:rsid w:val="00445504"/>
    <w:pPr>
      <w:ind w:left="720"/>
    </w:pPr>
    <w:rPr>
      <w:rFonts w:ascii="Courier New" w:hAnsi="Courier New"/>
    </w:rPr>
  </w:style>
  <w:style w:type="paragraph" w:styleId="BodyText">
    <w:name w:val="Body Text"/>
    <w:basedOn w:val="Normal"/>
    <w:rsid w:val="00445504"/>
    <w:pPr>
      <w:spacing w:after="120"/>
    </w:pPr>
  </w:style>
  <w:style w:type="paragraph" w:styleId="BodyTextIndent">
    <w:name w:val="Body Text Indent"/>
    <w:basedOn w:val="Normal"/>
    <w:rsid w:val="00445504"/>
    <w:pPr>
      <w:spacing w:after="120"/>
      <w:ind w:left="360"/>
    </w:pPr>
  </w:style>
  <w:style w:type="paragraph" w:styleId="BodyText3">
    <w:name w:val="Body Text 3"/>
    <w:basedOn w:val="Normal"/>
    <w:rsid w:val="00445504"/>
    <w:pPr>
      <w:spacing w:after="120"/>
    </w:pPr>
    <w:rPr>
      <w:sz w:val="16"/>
      <w:szCs w:val="16"/>
    </w:rPr>
  </w:style>
  <w:style w:type="paragraph" w:styleId="BodyTextFirstIndent">
    <w:name w:val="Body Text First Indent"/>
    <w:basedOn w:val="BodyText"/>
    <w:rsid w:val="00445504"/>
    <w:pPr>
      <w:ind w:firstLine="210"/>
    </w:pPr>
  </w:style>
  <w:style w:type="paragraph" w:styleId="BodyTextFirstIndent2">
    <w:name w:val="Body Text First Indent 2"/>
    <w:basedOn w:val="BodyTextIndent"/>
    <w:rsid w:val="00445504"/>
    <w:pPr>
      <w:ind w:firstLine="210"/>
    </w:pPr>
  </w:style>
  <w:style w:type="paragraph" w:styleId="BodyTextIndent2">
    <w:name w:val="Body Text Indent 2"/>
    <w:basedOn w:val="Normal"/>
    <w:rsid w:val="00445504"/>
    <w:pPr>
      <w:spacing w:after="120" w:line="480" w:lineRule="auto"/>
      <w:ind w:left="360"/>
    </w:pPr>
  </w:style>
  <w:style w:type="paragraph" w:styleId="BodyTextIndent3">
    <w:name w:val="Body Text Indent 3"/>
    <w:basedOn w:val="Normal"/>
    <w:rsid w:val="00445504"/>
    <w:pPr>
      <w:spacing w:after="120"/>
      <w:ind w:left="360"/>
    </w:pPr>
    <w:rPr>
      <w:sz w:val="16"/>
      <w:szCs w:val="16"/>
    </w:rPr>
  </w:style>
  <w:style w:type="paragraph" w:styleId="Closing">
    <w:name w:val="Closing"/>
    <w:basedOn w:val="Normal"/>
    <w:rsid w:val="00445504"/>
    <w:pPr>
      <w:ind w:left="4320"/>
    </w:pPr>
  </w:style>
  <w:style w:type="paragraph" w:styleId="CommentText">
    <w:name w:val="annotation text"/>
    <w:basedOn w:val="Normal"/>
    <w:semiHidden/>
    <w:rsid w:val="00445504"/>
  </w:style>
  <w:style w:type="paragraph" w:styleId="Date">
    <w:name w:val="Date"/>
    <w:basedOn w:val="Normal"/>
    <w:next w:val="Normal"/>
    <w:rsid w:val="00445504"/>
  </w:style>
  <w:style w:type="paragraph" w:styleId="DocumentMap">
    <w:name w:val="Document Map"/>
    <w:basedOn w:val="Normal"/>
    <w:semiHidden/>
    <w:rsid w:val="00445504"/>
    <w:pPr>
      <w:shd w:val="clear" w:color="auto" w:fill="000080"/>
    </w:pPr>
    <w:rPr>
      <w:rFonts w:ascii="Tahoma" w:hAnsi="Tahoma"/>
    </w:rPr>
  </w:style>
  <w:style w:type="paragraph" w:styleId="EmailSignature">
    <w:name w:val="E-mail Signature"/>
    <w:basedOn w:val="Normal"/>
    <w:rsid w:val="00445504"/>
  </w:style>
  <w:style w:type="paragraph" w:styleId="EndnoteText">
    <w:name w:val="endnote text"/>
    <w:basedOn w:val="Normal"/>
    <w:semiHidden/>
    <w:rsid w:val="00445504"/>
  </w:style>
  <w:style w:type="paragraph" w:styleId="EnvelopeAddress">
    <w:name w:val="envelope address"/>
    <w:basedOn w:val="Normal"/>
    <w:rsid w:val="00445504"/>
    <w:pPr>
      <w:framePr w:w="7920" w:h="1980" w:hRule="exact" w:hSpace="180" w:wrap="auto" w:hAnchor="page" w:xAlign="center" w:yAlign="bottom"/>
      <w:ind w:left="2880"/>
    </w:pPr>
  </w:style>
  <w:style w:type="paragraph" w:styleId="EnvelopeReturn">
    <w:name w:val="envelope return"/>
    <w:basedOn w:val="Normal"/>
    <w:rsid w:val="00445504"/>
  </w:style>
  <w:style w:type="paragraph" w:styleId="FootnoteText">
    <w:name w:val="footnote text"/>
    <w:basedOn w:val="Normal"/>
    <w:semiHidden/>
    <w:rsid w:val="00445504"/>
  </w:style>
  <w:style w:type="paragraph" w:styleId="HTMLAddress">
    <w:name w:val="HTML Address"/>
    <w:basedOn w:val="Normal"/>
    <w:rsid w:val="00445504"/>
    <w:rPr>
      <w:i/>
    </w:rPr>
  </w:style>
  <w:style w:type="paragraph" w:styleId="HTMLPreformatted">
    <w:name w:val="HTML Preformatted"/>
    <w:basedOn w:val="Normal"/>
    <w:link w:val="HTMLPreformattedCh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IndexHeading">
    <w:name w:val="index heading"/>
    <w:basedOn w:val="Normal"/>
    <w:next w:val="Index1"/>
    <w:semiHidden/>
    <w:rsid w:val="00445504"/>
    <w:rPr>
      <w:b/>
    </w:rPr>
  </w:style>
  <w:style w:type="paragraph" w:styleId="List">
    <w:name w:val="List"/>
    <w:basedOn w:val="Normal"/>
    <w:semiHidden/>
    <w:rsid w:val="00445504"/>
    <w:pPr>
      <w:ind w:left="360" w:hanging="360"/>
    </w:pPr>
  </w:style>
  <w:style w:type="paragraph" w:styleId="List2">
    <w:name w:val="List 2"/>
    <w:basedOn w:val="Normal"/>
    <w:rsid w:val="00445504"/>
    <w:pPr>
      <w:ind w:left="720" w:hanging="360"/>
    </w:pPr>
  </w:style>
  <w:style w:type="paragraph" w:styleId="List3">
    <w:name w:val="List 3"/>
    <w:basedOn w:val="Normal"/>
    <w:rsid w:val="00445504"/>
    <w:pPr>
      <w:ind w:left="1080" w:hanging="360"/>
    </w:pPr>
  </w:style>
  <w:style w:type="paragraph" w:styleId="List4">
    <w:name w:val="List 4"/>
    <w:basedOn w:val="Normal"/>
    <w:rsid w:val="00445504"/>
    <w:pPr>
      <w:ind w:left="1440" w:hanging="360"/>
    </w:pPr>
  </w:style>
  <w:style w:type="paragraph" w:styleId="List5">
    <w:name w:val="List 5"/>
    <w:basedOn w:val="Normal"/>
    <w:rsid w:val="00445504"/>
    <w:pPr>
      <w:ind w:left="1800" w:hanging="360"/>
    </w:pPr>
  </w:style>
  <w:style w:type="paragraph" w:styleId="ListBullet">
    <w:name w:val="List Bullet"/>
    <w:basedOn w:val="Normal"/>
    <w:autoRedefine/>
    <w:rsid w:val="00445504"/>
    <w:pPr>
      <w:numPr>
        <w:numId w:val="2"/>
      </w:numPr>
    </w:pPr>
  </w:style>
  <w:style w:type="paragraph" w:styleId="ListBullet2">
    <w:name w:val="List Bullet 2"/>
    <w:basedOn w:val="Normal"/>
    <w:autoRedefine/>
    <w:rsid w:val="00445504"/>
    <w:pPr>
      <w:numPr>
        <w:numId w:val="3"/>
      </w:numPr>
    </w:pPr>
  </w:style>
  <w:style w:type="paragraph" w:styleId="ListBullet3">
    <w:name w:val="List Bullet 3"/>
    <w:basedOn w:val="Normal"/>
    <w:autoRedefine/>
    <w:rsid w:val="00445504"/>
    <w:pPr>
      <w:numPr>
        <w:numId w:val="4"/>
      </w:numPr>
    </w:pPr>
  </w:style>
  <w:style w:type="paragraph" w:styleId="ListBullet4">
    <w:name w:val="List Bullet 4"/>
    <w:basedOn w:val="Normal"/>
    <w:autoRedefine/>
    <w:rsid w:val="00445504"/>
    <w:pPr>
      <w:numPr>
        <w:numId w:val="5"/>
      </w:numPr>
    </w:pPr>
  </w:style>
  <w:style w:type="paragraph" w:styleId="ListBullet5">
    <w:name w:val="List Bullet 5"/>
    <w:basedOn w:val="Normal"/>
    <w:autoRedefine/>
    <w:rsid w:val="0043098D"/>
    <w:pPr>
      <w:numPr>
        <w:numId w:val="6"/>
      </w:numPr>
      <w:jc w:val="both"/>
    </w:pPr>
  </w:style>
  <w:style w:type="paragraph" w:styleId="ListContinue">
    <w:name w:val="List Continue"/>
    <w:basedOn w:val="Normal"/>
    <w:rsid w:val="00445504"/>
    <w:pPr>
      <w:spacing w:after="120"/>
      <w:ind w:left="360"/>
    </w:pPr>
  </w:style>
  <w:style w:type="paragraph" w:styleId="ListContinue2">
    <w:name w:val="List Continue 2"/>
    <w:basedOn w:val="Normal"/>
    <w:rsid w:val="00445504"/>
    <w:pPr>
      <w:spacing w:after="120"/>
      <w:ind w:left="720"/>
    </w:pPr>
  </w:style>
  <w:style w:type="paragraph" w:styleId="ListContinue3">
    <w:name w:val="List Continue 3"/>
    <w:basedOn w:val="Normal"/>
    <w:rsid w:val="00445504"/>
    <w:pPr>
      <w:spacing w:after="120"/>
      <w:ind w:left="1080"/>
    </w:pPr>
  </w:style>
  <w:style w:type="paragraph" w:styleId="ListContinue4">
    <w:name w:val="List Continue 4"/>
    <w:basedOn w:val="Normal"/>
    <w:rsid w:val="00445504"/>
    <w:pPr>
      <w:spacing w:after="120"/>
      <w:ind w:left="1440"/>
    </w:pPr>
  </w:style>
  <w:style w:type="paragraph" w:styleId="ListContinue5">
    <w:name w:val="List Continue 5"/>
    <w:basedOn w:val="Normal"/>
    <w:rsid w:val="00445504"/>
    <w:pPr>
      <w:spacing w:after="120"/>
      <w:ind w:left="1800"/>
    </w:pPr>
  </w:style>
  <w:style w:type="paragraph" w:styleId="ListNumber">
    <w:name w:val="List Number"/>
    <w:basedOn w:val="Normal"/>
    <w:rsid w:val="00445504"/>
    <w:pPr>
      <w:tabs>
        <w:tab w:val="num" w:pos="720"/>
      </w:tabs>
      <w:ind w:left="720" w:hanging="720"/>
    </w:pPr>
  </w:style>
  <w:style w:type="paragraph" w:styleId="ListNumber2">
    <w:name w:val="List Number 2"/>
    <w:basedOn w:val="Normal"/>
    <w:rsid w:val="00445504"/>
    <w:pPr>
      <w:tabs>
        <w:tab w:val="num" w:pos="720"/>
      </w:tabs>
      <w:ind w:left="720" w:hanging="720"/>
    </w:pPr>
  </w:style>
  <w:style w:type="paragraph" w:styleId="ListNumber3">
    <w:name w:val="List Number 3"/>
    <w:basedOn w:val="Normal"/>
    <w:rsid w:val="00445504"/>
    <w:pPr>
      <w:tabs>
        <w:tab w:val="num" w:pos="720"/>
      </w:tabs>
      <w:ind w:left="720" w:hanging="720"/>
    </w:pPr>
  </w:style>
  <w:style w:type="paragraph" w:styleId="ListNumber4">
    <w:name w:val="List Number 4"/>
    <w:basedOn w:val="Normal"/>
    <w:rsid w:val="00445504"/>
    <w:pPr>
      <w:tabs>
        <w:tab w:val="num" w:pos="720"/>
      </w:tabs>
      <w:ind w:left="720" w:hanging="720"/>
    </w:pPr>
  </w:style>
  <w:style w:type="paragraph" w:styleId="ListNumber5">
    <w:name w:val="List Number 5"/>
    <w:basedOn w:val="Normal"/>
    <w:rsid w:val="00445504"/>
    <w:pPr>
      <w:tabs>
        <w:tab w:val="num" w:pos="720"/>
      </w:tabs>
      <w:ind w:left="720" w:hanging="720"/>
    </w:pPr>
  </w:style>
  <w:style w:type="paragraph" w:styleId="MacroText">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445504"/>
    <w:pPr>
      <w:ind w:left="720"/>
    </w:pPr>
  </w:style>
  <w:style w:type="paragraph" w:styleId="NoteHeading">
    <w:name w:val="Note Heading"/>
    <w:basedOn w:val="Normal"/>
    <w:next w:val="Normal"/>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rsid w:val="00445504"/>
    <w:pPr>
      <w:ind w:left="200" w:hanging="200"/>
    </w:pPr>
  </w:style>
  <w:style w:type="paragraph" w:styleId="TableofFigures">
    <w:name w:val="table of figures"/>
    <w:basedOn w:val="Normal"/>
    <w:next w:val="Normal"/>
    <w:rsid w:val="00445504"/>
    <w:pPr>
      <w:ind w:left="400" w:hanging="400"/>
    </w:pPr>
  </w:style>
  <w:style w:type="paragraph" w:styleId="TOAHeading">
    <w:name w:val="toa heading"/>
    <w:basedOn w:val="Normal"/>
    <w:next w:val="Normal"/>
    <w:semiHidden/>
    <w:rsid w:val="00445504"/>
    <w:pPr>
      <w:spacing w:before="120"/>
    </w:pPr>
    <w:rPr>
      <w:b/>
    </w:rPr>
  </w:style>
  <w:style w:type="paragraph" w:styleId="TOC1">
    <w:name w:val="toc 1"/>
    <w:basedOn w:val="Normal"/>
    <w:next w:val="Normal"/>
    <w:autoRedefine/>
    <w:uiPriority w:val="39"/>
    <w:rsid w:val="00C27882"/>
    <w:pPr>
      <w:tabs>
        <w:tab w:val="left" w:pos="600"/>
        <w:tab w:val="right" w:pos="8630"/>
      </w:tabs>
    </w:pPr>
  </w:style>
  <w:style w:type="paragraph" w:styleId="TOC2">
    <w:name w:val="toc 2"/>
    <w:basedOn w:val="Normal"/>
    <w:next w:val="Normal"/>
    <w:autoRedefine/>
    <w:uiPriority w:val="39"/>
    <w:rsid w:val="00445504"/>
    <w:pPr>
      <w:ind w:left="200"/>
    </w:p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uiPriority w:val="39"/>
    <w:rsid w:val="00445504"/>
    <w:pPr>
      <w:ind w:left="800"/>
    </w:pPr>
  </w:style>
  <w:style w:type="paragraph" w:styleId="TOC6">
    <w:name w:val="toc 6"/>
    <w:basedOn w:val="Normal"/>
    <w:next w:val="Normal"/>
    <w:autoRedefine/>
    <w:uiPriority w:val="39"/>
    <w:rsid w:val="00445504"/>
    <w:pPr>
      <w:ind w:left="1000"/>
    </w:pPr>
  </w:style>
  <w:style w:type="paragraph" w:styleId="TOC7">
    <w:name w:val="toc 7"/>
    <w:basedOn w:val="Normal"/>
    <w:next w:val="Normal"/>
    <w:autoRedefine/>
    <w:uiPriority w:val="39"/>
    <w:rsid w:val="00445504"/>
    <w:pPr>
      <w:ind w:left="1200"/>
    </w:pPr>
  </w:style>
  <w:style w:type="paragraph" w:styleId="TOC8">
    <w:name w:val="toc 8"/>
    <w:basedOn w:val="Normal"/>
    <w:next w:val="Normal"/>
    <w:autoRedefine/>
    <w:uiPriority w:val="39"/>
    <w:rsid w:val="00445504"/>
    <w:pPr>
      <w:ind w:left="1400"/>
    </w:pPr>
  </w:style>
  <w:style w:type="paragraph" w:styleId="TOC9">
    <w:name w:val="toc 9"/>
    <w:basedOn w:val="Normal"/>
    <w:next w:val="Normal"/>
    <w:autoRedefine/>
    <w:uiPriority w:val="39"/>
    <w:rsid w:val="00445504"/>
    <w:pPr>
      <w:ind w:left="1600"/>
    </w:pPr>
  </w:style>
  <w:style w:type="character" w:styleId="FollowedHyperlink">
    <w:name w:val="FollowedHyperlink"/>
    <w:uiPriority w:val="99"/>
    <w:rsid w:val="00445504"/>
    <w:rPr>
      <w:color w:val="800080"/>
      <w:u w:val="single"/>
    </w:rPr>
  </w:style>
  <w:style w:type="paragraph" w:styleId="BalloonText">
    <w:name w:val="Balloon Text"/>
    <w:basedOn w:val="Normal"/>
    <w:semiHidden/>
    <w:rsid w:val="00445504"/>
    <w:rPr>
      <w:rFonts w:ascii="Tahoma" w:hAnsi="Tahoma"/>
      <w:sz w:val="16"/>
      <w:szCs w:val="16"/>
    </w:rPr>
  </w:style>
  <w:style w:type="paragraph" w:styleId="CommentSubject">
    <w:name w:val="annotation subject"/>
    <w:basedOn w:val="CommentText"/>
    <w:next w:val="CommentText"/>
    <w:semiHidden/>
    <w:rsid w:val="00445504"/>
    <w:rPr>
      <w:b/>
    </w:rPr>
  </w:style>
  <w:style w:type="character" w:styleId="CommentReference">
    <w:name w:val="annotation reference"/>
    <w:uiPriority w:val="99"/>
    <w:semiHidden/>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paragraph" w:styleId="Revision">
    <w:name w:val="Revision"/>
    <w:hidden/>
    <w:uiPriority w:val="99"/>
    <w:semiHidden/>
    <w:rsid w:val="00D6243A"/>
    <w:rPr>
      <w:rFonts w:ascii="Arial" w:hAnsi="Arial"/>
    </w:rPr>
  </w:style>
  <w:style w:type="paragraph" w:styleId="ListParagraph">
    <w:name w:val="List Paragraph"/>
    <w:basedOn w:val="Normal"/>
    <w:uiPriority w:val="34"/>
    <w:qFormat/>
    <w:rsid w:val="00201A2E"/>
    <w:pPr>
      <w:ind w:left="720"/>
    </w:pPr>
  </w:style>
  <w:style w:type="character" w:customStyle="1" w:styleId="footer3">
    <w:name w:val="footer3"/>
    <w:basedOn w:val="DefaultParagraphFont"/>
    <w:rsid w:val="000C75A1"/>
  </w:style>
  <w:style w:type="character" w:customStyle="1" w:styleId="Footer1">
    <w:name w:val="Footer1"/>
    <w:basedOn w:val="DefaultParagraphFont"/>
    <w:rsid w:val="000C75A1"/>
  </w:style>
  <w:style w:type="character" w:customStyle="1" w:styleId="HTMLPreformattedChar">
    <w:name w:val="HTML Preformatted Char"/>
    <w:link w:val="HTMLPreformatted"/>
    <w:uiPriority w:val="99"/>
    <w:rsid w:val="00E24D70"/>
    <w:rPr>
      <w:rFonts w:ascii="Courier New" w:hAnsi="Courier New"/>
    </w:rPr>
  </w:style>
  <w:style w:type="character" w:customStyle="1" w:styleId="moz-txt-citetags">
    <w:name w:val="moz-txt-citetags"/>
    <w:basedOn w:val="DefaultParagraphFont"/>
    <w:rsid w:val="00E24D70"/>
  </w:style>
  <w:style w:type="table" w:styleId="TableGrid">
    <w:name w:val="Table Grid"/>
    <w:aliases w:val="Table Grid empty"/>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DefaultParagraphFont"/>
    <w:rsid w:val="007771E4"/>
  </w:style>
  <w:style w:type="character" w:customStyle="1" w:styleId="Mention1">
    <w:name w:val="Mention1"/>
    <w:basedOn w:val="DefaultParagraphFont"/>
    <w:uiPriority w:val="99"/>
    <w:semiHidden/>
    <w:unhideWhenUsed/>
    <w:rsid w:val="000F38A8"/>
    <w:rPr>
      <w:color w:val="2B579A"/>
      <w:shd w:val="clear" w:color="auto" w:fill="E6E6E6"/>
    </w:rPr>
  </w:style>
  <w:style w:type="character" w:customStyle="1" w:styleId="UnresolvedMention1">
    <w:name w:val="Unresolved Mention1"/>
    <w:basedOn w:val="DefaultParagraphFont"/>
    <w:uiPriority w:val="99"/>
    <w:semiHidden/>
    <w:unhideWhenUsed/>
    <w:rsid w:val="006815CB"/>
    <w:rPr>
      <w:color w:val="605E5C"/>
      <w:shd w:val="clear" w:color="auto" w:fill="E1DFDD"/>
    </w:rPr>
  </w:style>
  <w:style w:type="character" w:customStyle="1" w:styleId="Onopgelostemelding1">
    <w:name w:val="Onopgeloste melding1"/>
    <w:basedOn w:val="DefaultParagraphFont"/>
    <w:uiPriority w:val="99"/>
    <w:semiHidden/>
    <w:unhideWhenUsed/>
    <w:rsid w:val="009223C1"/>
    <w:rPr>
      <w:color w:val="605E5C"/>
      <w:shd w:val="clear" w:color="auto" w:fill="E1DFDD"/>
    </w:rPr>
  </w:style>
  <w:style w:type="character" w:customStyle="1" w:styleId="UnresolvedMention2">
    <w:name w:val="Unresolved Mention2"/>
    <w:basedOn w:val="DefaultParagraphFont"/>
    <w:uiPriority w:val="99"/>
    <w:semiHidden/>
    <w:unhideWhenUsed/>
    <w:rsid w:val="0091156A"/>
    <w:rPr>
      <w:color w:val="605E5C"/>
      <w:shd w:val="clear" w:color="auto" w:fill="E1DFDD"/>
    </w:rPr>
  </w:style>
  <w:style w:type="character" w:customStyle="1" w:styleId="Onopgelostemelding2">
    <w:name w:val="Onopgeloste melding2"/>
    <w:basedOn w:val="DefaultParagraphFont"/>
    <w:uiPriority w:val="99"/>
    <w:semiHidden/>
    <w:unhideWhenUsed/>
    <w:rsid w:val="00164C05"/>
    <w:rPr>
      <w:color w:val="605E5C"/>
      <w:shd w:val="clear" w:color="auto" w:fill="E1DFDD"/>
    </w:rPr>
  </w:style>
  <w:style w:type="character" w:customStyle="1" w:styleId="UnresolvedMention3">
    <w:name w:val="Unresolved Mention3"/>
    <w:basedOn w:val="DefaultParagraphFon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DefaultParagraphFon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DefaultParagraphFont"/>
    <w:link w:val="EndNoteBibliography"/>
    <w:rsid w:val="00B36482"/>
  </w:style>
  <w:style w:type="character" w:styleId="UnresolvedMention">
    <w:name w:val="Unresolved Mention"/>
    <w:basedOn w:val="DefaultParagraphFont"/>
    <w:uiPriority w:val="99"/>
    <w:semiHidden/>
    <w:unhideWhenUsed/>
    <w:rsid w:val="00E819AD"/>
    <w:rPr>
      <w:color w:val="605E5C"/>
      <w:shd w:val="clear" w:color="auto" w:fill="E1DFDD"/>
    </w:rPr>
  </w:style>
  <w:style w:type="character" w:customStyle="1" w:styleId="Heading2Char">
    <w:name w:val="Heading 2 Char"/>
    <w:basedOn w:val="DefaultParagraphFont"/>
    <w:link w:val="Heading2"/>
    <w:uiPriority w:val="9"/>
    <w:rsid w:val="005607A7"/>
  </w:style>
  <w:style w:type="character" w:customStyle="1" w:styleId="Heading3Char">
    <w:name w:val="Heading 3 Char"/>
    <w:basedOn w:val="DefaultParagraphFont"/>
    <w:link w:val="Heading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HTMLCode">
    <w:name w:val="HTML Code"/>
    <w:basedOn w:val="DefaultParagraphFont"/>
    <w:uiPriority w:val="99"/>
    <w:semiHidden/>
    <w:unhideWhenUsed/>
    <w:rsid w:val="005607A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2080707793">
                  <w:marLeft w:val="0"/>
                  <w:marRight w:val="0"/>
                  <w:marTop w:val="0"/>
                  <w:marBottom w:val="0"/>
                  <w:divBdr>
                    <w:top w:val="none" w:sz="0" w:space="0" w:color="auto"/>
                    <w:left w:val="none" w:sz="0" w:space="0" w:color="auto"/>
                    <w:bottom w:val="none" w:sz="0" w:space="0" w:color="auto"/>
                    <w:right w:val="none" w:sz="0" w:space="0" w:color="auto"/>
                  </w:divBdr>
                </w:div>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99639513">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1946619504">
                      <w:marLeft w:val="0"/>
                      <w:marRight w:val="0"/>
                      <w:marTop w:val="0"/>
                      <w:marBottom w:val="0"/>
                      <w:divBdr>
                        <w:top w:val="none" w:sz="0" w:space="0" w:color="auto"/>
                        <w:left w:val="none" w:sz="0" w:space="0" w:color="auto"/>
                        <w:bottom w:val="none" w:sz="0" w:space="0" w:color="auto"/>
                        <w:right w:val="none" w:sz="0" w:space="0" w:color="auto"/>
                      </w:divBdr>
                    </w:div>
                    <w:div w:id="386758762">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1908031145">
                  <w:marLeft w:val="0"/>
                  <w:marRight w:val="0"/>
                  <w:marTop w:val="0"/>
                  <w:marBottom w:val="0"/>
                  <w:divBdr>
                    <w:top w:val="none" w:sz="0" w:space="0" w:color="auto"/>
                    <w:left w:val="none" w:sz="0" w:space="0" w:color="auto"/>
                    <w:bottom w:val="none" w:sz="0" w:space="0" w:color="auto"/>
                    <w:right w:val="none" w:sz="0" w:space="0" w:color="auto"/>
                  </w:divBdr>
                </w:div>
                <w:div w:id="1895501177">
                  <w:marLeft w:val="0"/>
                  <w:marRight w:val="0"/>
                  <w:marTop w:val="0"/>
                  <w:marBottom w:val="0"/>
                  <w:divBdr>
                    <w:top w:val="none" w:sz="0" w:space="0" w:color="auto"/>
                    <w:left w:val="none" w:sz="0" w:space="0" w:color="auto"/>
                    <w:bottom w:val="none" w:sz="0" w:space="0" w:color="auto"/>
                    <w:right w:val="none" w:sz="0" w:space="0" w:color="auto"/>
                  </w:divBdr>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582253362">
                  <w:marLeft w:val="0"/>
                  <w:marRight w:val="0"/>
                  <w:marTop w:val="0"/>
                  <w:marBottom w:val="0"/>
                  <w:divBdr>
                    <w:top w:val="none" w:sz="0" w:space="0" w:color="auto"/>
                    <w:left w:val="none" w:sz="0" w:space="0" w:color="auto"/>
                    <w:bottom w:val="none" w:sz="0" w:space="0" w:color="auto"/>
                    <w:right w:val="none" w:sz="0" w:space="0" w:color="auto"/>
                  </w:divBdr>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56949847">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801221385">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6660221">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289635043">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 w:id="12655648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sChild>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1466970906">
                      <w:marLeft w:val="0"/>
                      <w:marRight w:val="0"/>
                      <w:marTop w:val="0"/>
                      <w:marBottom w:val="0"/>
                      <w:divBdr>
                        <w:top w:val="none" w:sz="0" w:space="0" w:color="auto"/>
                        <w:left w:val="none" w:sz="0" w:space="0" w:color="auto"/>
                        <w:bottom w:val="none" w:sz="0" w:space="0" w:color="auto"/>
                        <w:right w:val="none" w:sz="0" w:space="0" w:color="auto"/>
                      </w:divBdr>
                    </w:div>
                    <w:div w:id="12590214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sChild>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1153836433">
                  <w:marLeft w:val="0"/>
                  <w:marRight w:val="0"/>
                  <w:marTop w:val="0"/>
                  <w:marBottom w:val="0"/>
                  <w:divBdr>
                    <w:top w:val="none" w:sz="0" w:space="0" w:color="auto"/>
                    <w:left w:val="none" w:sz="0" w:space="0" w:color="auto"/>
                    <w:bottom w:val="none" w:sz="0" w:space="0" w:color="auto"/>
                    <w:right w:val="none" w:sz="0" w:space="0" w:color="auto"/>
                  </w:divBdr>
                  <w:divsChild>
                    <w:div w:id="736175226">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439877886">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1270506320">
                      <w:marLeft w:val="0"/>
                      <w:marRight w:val="0"/>
                      <w:marTop w:val="0"/>
                      <w:marBottom w:val="0"/>
                      <w:divBdr>
                        <w:top w:val="none" w:sz="0" w:space="0" w:color="auto"/>
                        <w:left w:val="none" w:sz="0" w:space="0" w:color="auto"/>
                        <w:bottom w:val="none" w:sz="0" w:space="0" w:color="auto"/>
                        <w:right w:val="none" w:sz="0" w:space="0" w:color="auto"/>
                      </w:divBdr>
                    </w:div>
                    <w:div w:id="632053258">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6014319">
                      <w:marLeft w:val="0"/>
                      <w:marRight w:val="0"/>
                      <w:marTop w:val="0"/>
                      <w:marBottom w:val="0"/>
                      <w:divBdr>
                        <w:top w:val="none" w:sz="0" w:space="0" w:color="auto"/>
                        <w:left w:val="none" w:sz="0" w:space="0" w:color="auto"/>
                        <w:bottom w:val="none" w:sz="0" w:space="0" w:color="auto"/>
                        <w:right w:val="none" w:sz="0" w:space="0" w:color="auto"/>
                      </w:divBdr>
                    </w:div>
                    <w:div w:id="593830015">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623465149">
                  <w:marLeft w:val="0"/>
                  <w:marRight w:val="0"/>
                  <w:marTop w:val="0"/>
                  <w:marBottom w:val="0"/>
                  <w:divBdr>
                    <w:top w:val="none" w:sz="0" w:space="0" w:color="auto"/>
                    <w:left w:val="none" w:sz="0" w:space="0" w:color="auto"/>
                    <w:bottom w:val="none" w:sz="0" w:space="0" w:color="auto"/>
                    <w:right w:val="none" w:sz="0" w:space="0" w:color="auto"/>
                  </w:divBdr>
                  <w:divsChild>
                    <w:div w:id="1668285125">
                      <w:marLeft w:val="0"/>
                      <w:marRight w:val="0"/>
                      <w:marTop w:val="0"/>
                      <w:marBottom w:val="0"/>
                      <w:divBdr>
                        <w:top w:val="none" w:sz="0" w:space="0" w:color="auto"/>
                        <w:left w:val="none" w:sz="0" w:space="0" w:color="auto"/>
                        <w:bottom w:val="none" w:sz="0" w:space="0" w:color="auto"/>
                        <w:right w:val="none" w:sz="0" w:space="0" w:color="auto"/>
                      </w:divBdr>
                    </w:div>
                    <w:div w:id="945576980">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947081259">
                      <w:marLeft w:val="0"/>
                      <w:marRight w:val="0"/>
                      <w:marTop w:val="0"/>
                      <w:marBottom w:val="0"/>
                      <w:divBdr>
                        <w:top w:val="none" w:sz="0" w:space="0" w:color="auto"/>
                        <w:left w:val="none" w:sz="0" w:space="0" w:color="auto"/>
                        <w:bottom w:val="none" w:sz="0" w:space="0" w:color="auto"/>
                        <w:right w:val="none" w:sz="0" w:space="0" w:color="auto"/>
                      </w:divBdr>
                    </w:div>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1579434854">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6357646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10277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1557738246">
                  <w:marLeft w:val="0"/>
                  <w:marRight w:val="0"/>
                  <w:marTop w:val="0"/>
                  <w:marBottom w:val="0"/>
                  <w:divBdr>
                    <w:top w:val="none" w:sz="0" w:space="0" w:color="auto"/>
                    <w:left w:val="none" w:sz="0" w:space="0" w:color="auto"/>
                    <w:bottom w:val="none" w:sz="0" w:space="0" w:color="auto"/>
                    <w:right w:val="none" w:sz="0" w:space="0" w:color="auto"/>
                  </w:divBdr>
                </w:div>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 w:id="474689748">
                  <w:marLeft w:val="0"/>
                  <w:marRight w:val="0"/>
                  <w:marTop w:val="0"/>
                  <w:marBottom w:val="0"/>
                  <w:divBdr>
                    <w:top w:val="none" w:sz="0" w:space="0" w:color="auto"/>
                    <w:left w:val="none" w:sz="0" w:space="0" w:color="auto"/>
                    <w:bottom w:val="none" w:sz="0" w:space="0" w:color="auto"/>
                    <w:right w:val="none" w:sz="0" w:space="0" w:color="auto"/>
                  </w:divBdr>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861672664">
                  <w:marLeft w:val="0"/>
                  <w:marRight w:val="0"/>
                  <w:marTop w:val="0"/>
                  <w:marBottom w:val="0"/>
                  <w:divBdr>
                    <w:top w:val="none" w:sz="0" w:space="0" w:color="auto"/>
                    <w:left w:val="none" w:sz="0" w:space="0" w:color="auto"/>
                    <w:bottom w:val="none" w:sz="0" w:space="0" w:color="auto"/>
                    <w:right w:val="none" w:sz="0" w:space="0" w:color="auto"/>
                  </w:divBdr>
                  <w:divsChild>
                    <w:div w:id="2120368338">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467744736">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392534101">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1848252373">
                  <w:marLeft w:val="0"/>
                  <w:marRight w:val="0"/>
                  <w:marTop w:val="0"/>
                  <w:marBottom w:val="0"/>
                  <w:divBdr>
                    <w:top w:val="none" w:sz="0" w:space="0" w:color="auto"/>
                    <w:left w:val="none" w:sz="0" w:space="0" w:color="auto"/>
                    <w:bottom w:val="none" w:sz="0" w:space="0" w:color="auto"/>
                    <w:right w:val="none" w:sz="0" w:space="0" w:color="auto"/>
                  </w:divBdr>
                </w:div>
                <w:div w:id="1605767529">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2096319242">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624699530">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43991713">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 w:id="1663583974">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220216480">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534222151">
                  <w:marLeft w:val="0"/>
                  <w:marRight w:val="0"/>
                  <w:marTop w:val="0"/>
                  <w:marBottom w:val="0"/>
                  <w:divBdr>
                    <w:top w:val="none" w:sz="0" w:space="0" w:color="auto"/>
                    <w:left w:val="none" w:sz="0" w:space="0" w:color="auto"/>
                    <w:bottom w:val="none" w:sz="0" w:space="0" w:color="auto"/>
                    <w:right w:val="none" w:sz="0" w:space="0" w:color="auto"/>
                  </w:divBdr>
                </w:div>
                <w:div w:id="1400486">
                  <w:marLeft w:val="0"/>
                  <w:marRight w:val="0"/>
                  <w:marTop w:val="0"/>
                  <w:marBottom w:val="0"/>
                  <w:divBdr>
                    <w:top w:val="none" w:sz="0" w:space="0" w:color="auto"/>
                    <w:left w:val="none" w:sz="0" w:space="0" w:color="auto"/>
                    <w:bottom w:val="none" w:sz="0" w:space="0" w:color="auto"/>
                    <w:right w:val="none" w:sz="0" w:space="0" w:color="auto"/>
                  </w:divBdr>
                </w:div>
                <w:div w:id="716928362">
                  <w:marLeft w:val="0"/>
                  <w:marRight w:val="0"/>
                  <w:marTop w:val="0"/>
                  <w:marBottom w:val="0"/>
                  <w:divBdr>
                    <w:top w:val="none" w:sz="0" w:space="0" w:color="auto"/>
                    <w:left w:val="none" w:sz="0" w:space="0" w:color="auto"/>
                    <w:bottom w:val="none" w:sz="0" w:space="0" w:color="auto"/>
                    <w:right w:val="none" w:sz="0" w:space="0" w:color="auto"/>
                  </w:divBdr>
                  <w:divsChild>
                    <w:div w:id="497576876">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284460925">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sChild>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1844196474">
                  <w:marLeft w:val="0"/>
                  <w:marRight w:val="0"/>
                  <w:marTop w:val="0"/>
                  <w:marBottom w:val="0"/>
                  <w:divBdr>
                    <w:top w:val="none" w:sz="0" w:space="0" w:color="auto"/>
                    <w:left w:val="none" w:sz="0" w:space="0" w:color="auto"/>
                    <w:bottom w:val="none" w:sz="0" w:space="0" w:color="auto"/>
                    <w:right w:val="none" w:sz="0" w:space="0" w:color="auto"/>
                  </w:divBdr>
                  <w:divsChild>
                    <w:div w:id="1126241604">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361126116">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1297374129">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84769290">
                      <w:marLeft w:val="0"/>
                      <w:marRight w:val="0"/>
                      <w:marTop w:val="0"/>
                      <w:marBottom w:val="0"/>
                      <w:divBdr>
                        <w:top w:val="none" w:sz="0" w:space="0" w:color="auto"/>
                        <w:left w:val="none" w:sz="0" w:space="0" w:color="auto"/>
                        <w:bottom w:val="none" w:sz="0" w:space="0" w:color="auto"/>
                        <w:right w:val="none" w:sz="0" w:space="0" w:color="auto"/>
                      </w:divBdr>
                    </w:div>
                  </w:divsChild>
                </w:div>
                <w:div w:id="300695040">
                  <w:marLeft w:val="0"/>
                  <w:marRight w:val="0"/>
                  <w:marTop w:val="0"/>
                  <w:marBottom w:val="0"/>
                  <w:divBdr>
                    <w:top w:val="none" w:sz="0" w:space="0" w:color="auto"/>
                    <w:left w:val="none" w:sz="0" w:space="0" w:color="auto"/>
                    <w:bottom w:val="none" w:sz="0" w:space="0" w:color="auto"/>
                    <w:right w:val="none" w:sz="0" w:space="0" w:color="auto"/>
                  </w:divBdr>
                  <w:divsChild>
                    <w:div w:id="1273632096">
                      <w:marLeft w:val="0"/>
                      <w:marRight w:val="0"/>
                      <w:marTop w:val="0"/>
                      <w:marBottom w:val="0"/>
                      <w:divBdr>
                        <w:top w:val="none" w:sz="0" w:space="0" w:color="auto"/>
                        <w:left w:val="none" w:sz="0" w:space="0" w:color="auto"/>
                        <w:bottom w:val="none" w:sz="0" w:space="0" w:color="auto"/>
                        <w:right w:val="none" w:sz="0" w:space="0" w:color="auto"/>
                      </w:divBdr>
                    </w:div>
                    <w:div w:id="605885181">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630817239">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43931670">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45685138">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1712730752">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61299706">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proteomecentral.proteomexchange.org/cgi/GetDataset?ID=PXD016060.0-1&amp;outputMode=XML" TargetMode="External"/><Relationship Id="rId18" Type="http://schemas.openxmlformats.org/officeDocument/2006/relationships/hyperlink" Target="https://www.ebi.ac.uk/ols/ontologies/efo" TargetMode="External"/><Relationship Id="rId26" Type="http://schemas.openxmlformats.org/officeDocument/2006/relationships/hyperlink" Target="https://www.ebi.ac.uk/ols/ontologies/ms/terms?iri=http%3A%2F%2Fpurl.obolibrary.org%2Fobo%2FMS_1000443&amp;viewMode=All&amp;siblings=false" TargetMode="External"/><Relationship Id="rId39" Type="http://schemas.openxmlformats.org/officeDocument/2006/relationships/hyperlink" Target="https://www.ebi.ac.uk/ols/ontologies/ms/terms?iri=http%3A%2F%2Fpurl.obolibrary.org%2Fobo%2FMS_1001045" TargetMode="External"/><Relationship Id="rId21" Type="http://schemas.openxmlformats.org/officeDocument/2006/relationships/hyperlink" Target="http://purl.obolibrary.org/obo/NCBITaxon_9606" TargetMode="External"/><Relationship Id="rId34" Type="http://schemas.openxmlformats.org/officeDocument/2006/relationships/hyperlink" Target="https://github.com/bigbio/proteomics-metadata-standard/tree/master/sample-metadata" TargetMode="External"/><Relationship Id="rId42" Type="http://schemas.openxmlformats.org/officeDocument/2006/relationships/hyperlink" Target="https://www.ebi.ac.uk/ols/ontologies/efo/terms?iri=http%3A%2F%2Fpurl.obolibrary.org%2Fobo%2FPATO_0000461" TargetMode="External"/><Relationship Id="rId47" Type="http://schemas.openxmlformats.org/officeDocument/2006/relationships/hyperlink" Target="https://github.com/bigbio/proteomics-metadata-standard/blob/master/templates/sdrf-vertebrates.tsv" TargetMode="External"/><Relationship Id="rId50" Type="http://schemas.openxmlformats.org/officeDocument/2006/relationships/hyperlink" Target="https://github.com/bigbio/proteomics-metadata-standard/blob/master/templates/sdrf-cell-line.tsv" TargetMode="External"/><Relationship Id="rId55" Type="http://schemas.openxmlformats.org/officeDocument/2006/relationships/hyperlink" Target="https://github.com/bigbio/proteomics-metadata-standar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ebi.ac.uk/ols/ontologies/efo" TargetMode="External"/><Relationship Id="rId29" Type="http://schemas.openxmlformats.org/officeDocument/2006/relationships/hyperlink" Target="https://github.com/bigbio/proteomics-metadata-standard/blob/c69665600d5e0ddaf6099b4660cc70764ef6cddf/annotated-projects/PXD000612/sdrf.tsv" TargetMode="External"/><Relationship Id="rId11" Type="http://schemas.openxmlformats.org/officeDocument/2006/relationships/hyperlink" Target="https://cptac-data-portal.georgetown.edu/study-summary/S048" TargetMode="External"/><Relationship Id="rId24" Type="http://schemas.openxmlformats.org/officeDocument/2006/relationships/hyperlink" Target="https://github.com/bigbio/proteomics-metadata-standard/blob/c3a56b076ef381280dfcb0140d2520126ace53ff/annotated-projects/PXD006401/sdrf.tsv" TargetMode="External"/><Relationship Id="rId32" Type="http://schemas.openxmlformats.org/officeDocument/2006/relationships/hyperlink" Target="https://www.ebi.ac.uk/ols/ontologies/pride/terms?iri=http%3A%2F%2Fpurl.obolibrary.org%2Fobo%2FPRIDE_0000550" TargetMode="External"/><Relationship Id="rId37" Type="http://schemas.openxmlformats.org/officeDocument/2006/relationships/hyperlink" Target="https://www.ebi.ac.uk/ols/ontologies/ms/terms?iri=http%3A%2F%2Fpurl.obolibrary.org%2Fobo%2FMS_1001055" TargetMode="External"/><Relationship Id="rId40" Type="http://schemas.openxmlformats.org/officeDocument/2006/relationships/hyperlink" Target="http://vendor.web.site/specs/coomercial-kit.xlsx" TargetMode="External"/><Relationship Id="rId45" Type="http://schemas.openxmlformats.org/officeDocument/2006/relationships/hyperlink" Target="https://github.com/bigbio/proteomics-metadata-standard/blob/master/templates/sdrf-default.tsv" TargetMode="External"/><Relationship Id="rId53" Type="http://schemas.openxmlformats.org/officeDocument/2006/relationships/hyperlink" Target="mailto:yperez@ebi.ac.uk" TargetMode="External"/><Relationship Id="rId58"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yperlink" Target="http://www.ebi.ac.uk/efo/EFO_0001461" TargetMode="External"/><Relationship Id="rId14" Type="http://schemas.openxmlformats.org/officeDocument/2006/relationships/hyperlink" Target="https://www.isacommons.org/" TargetMode="External"/><Relationship Id="rId22" Type="http://schemas.openxmlformats.org/officeDocument/2006/relationships/hyperlink" Target="https://www.ebi.ac.uk/ols/ontologies/ms/terms?iri=http%3A%2F%2Fpurl.obolibrary.org%2Fobo%2FMS_1000858" TargetMode="External"/><Relationship Id="rId27" Type="http://schemas.openxmlformats.org/officeDocument/2006/relationships/hyperlink" Target="https://www.ebi.ac.uk/ols/ontologies/pride/terms?iri=http%3A%2F%2Fpurl.obolibrary.org%2Fobo%2FPRIDE_0000514&amp;viewMode=All&amp;siblings=false" TargetMode="External"/><Relationship Id="rId30" Type="http://schemas.openxmlformats.org/officeDocument/2006/relationships/hyperlink" Target="https://github.com/bigbio/proteomics-metadata-standard/blob/c69665600d5e0ddaf6099b4660cc70764ef6cddf/annotated-projects/PXD011799/sdrf.tsv" TargetMode="External"/><Relationship Id="rId35" Type="http://schemas.openxmlformats.org/officeDocument/2006/relationships/hyperlink" Target="https://github.com/bigbio/proteomics-metadata-standard/tree/master/sample-metadata" TargetMode="External"/><Relationship Id="rId43" Type="http://schemas.openxmlformats.org/officeDocument/2006/relationships/hyperlink" Target="http://www.ebi.ac.uk/pride/archive" TargetMode="External"/><Relationship Id="rId48" Type="http://schemas.openxmlformats.org/officeDocument/2006/relationships/hyperlink" Target="https://github.com/bigbio/proteomics-metadata-standard/blob/master/templates/sdrf-nonvertebrates.tsv" TargetMode="External"/><Relationship Id="rId5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s://github.com/bigbio/proteomics-metadata-standard/blob/master/annotated-projects/PXD008934/sdrf.tsv" TargetMode="External"/><Relationship Id="rId3" Type="http://schemas.openxmlformats.org/officeDocument/2006/relationships/numbering" Target="numbering.xml"/><Relationship Id="rId12" Type="http://schemas.openxmlformats.org/officeDocument/2006/relationships/hyperlink" Target="https://www.proteomicsdb.org/" TargetMode="External"/><Relationship Id="rId17" Type="http://schemas.openxmlformats.org/officeDocument/2006/relationships/hyperlink" Target="http://www.ebi.ac.uk/efo/EFO_0000634" TargetMode="External"/><Relationship Id="rId25" Type="http://schemas.openxmlformats.org/officeDocument/2006/relationships/hyperlink" Target="https://www.ebi.ac.uk/ols/ontologies/ms/terms?iri=http%3A%2F%2Fpurl.obolibrary.org%2Fobo%2FMS_1000031&amp;viewMode=All&amp;siblings=false" TargetMode="External"/><Relationship Id="rId33" Type="http://schemas.openxmlformats.org/officeDocument/2006/relationships/hyperlink" Target="https://www.ebi.ac.uk/ols/ontologies/ms/terms?iri=http%3A%2F%2Fpurl.obolibrary.org%2Fobo%2FMS_1000044&amp;viewMode=All&amp;siblings=false" TargetMode="External"/><Relationship Id="rId38" Type="http://schemas.openxmlformats.org/officeDocument/2006/relationships/hyperlink" Target="http://www.unimod.org/names.html" TargetMode="External"/><Relationship Id="rId46" Type="http://schemas.openxmlformats.org/officeDocument/2006/relationships/hyperlink" Target="https://github.com/bigbio/proteomics-metadata-standard/blob/master/templates/sdrf-human.tsv" TargetMode="External"/><Relationship Id="rId59" Type="http://schemas.openxmlformats.org/officeDocument/2006/relationships/header" Target="header2.xml"/><Relationship Id="rId20" Type="http://schemas.openxmlformats.org/officeDocument/2006/relationships/hyperlink" Target="http://purl.obolibrary.org/obo/NCBITaxon_9606" TargetMode="External"/><Relationship Id="rId41" Type="http://schemas.openxmlformats.org/officeDocument/2006/relationships/hyperlink" Target="https://github.com/bigbio/proteomics-metadata-standard/blob/master/annotated-projects/PXD000759/sdrf.tsv" TargetMode="External"/><Relationship Id="rId54"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yperlink" Target="https://www.ebi.ac.uk/ols/ontologies/pride/terms?iri=http%3A%2F%2Fpurl.obolibrary.org%2Fobo%2FPRIDE_0000514&amp;viewMode=All&amp;siblings=false" TargetMode="External"/><Relationship Id="rId28" Type="http://schemas.openxmlformats.org/officeDocument/2006/relationships/hyperlink" Target="https://github.com/PRIDE-Utilities/pride-ontology/issues" TargetMode="External"/><Relationship Id="rId36" Type="http://schemas.openxmlformats.org/officeDocument/2006/relationships/hyperlink" Target="https://github.com/bigbio/proteomics-metadata-standard/tree/master/sample-metadata" TargetMode="External"/><Relationship Id="rId49" Type="http://schemas.openxmlformats.org/officeDocument/2006/relationships/hyperlink" Target="https://github.com/bigbio/proteomics-metadata-standard/blob/master/templates/sdrf-plants.tsv" TargetMode="External"/><Relationship Id="rId57" Type="http://schemas.openxmlformats.org/officeDocument/2006/relationships/footer" Target="footer1.xml"/><Relationship Id="rId10" Type="http://schemas.openxmlformats.org/officeDocument/2006/relationships/hyperlink" Target="https://cptac-data-portal.georgetown.edu/" TargetMode="External"/><Relationship Id="rId31" Type="http://schemas.openxmlformats.org/officeDocument/2006/relationships/hyperlink" Target="https://github.com/bigbio/proteomics-metadata-standard/blob/a141d6bc225e3df8d35e36f0035307f0c7fadf1d/annotated-projects/PXD017710/sdrf-silac.tsv" TargetMode="External"/><Relationship Id="rId44" Type="http://schemas.openxmlformats.org/officeDocument/2006/relationships/hyperlink" Target="http://www.proteomexchange.org/" TargetMode="External"/><Relationship Id="rId52" Type="http://schemas.openxmlformats.org/officeDocument/2006/relationships/hyperlink" Target="https://raw.githubusercontent.com/bigbio/proteomics-metadata-standard/master/annotated-projects/PMID27251275/sdrf.tsv"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BB9551-85FF-BB44-ADF5-B682F096B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3</Pages>
  <Words>6824</Words>
  <Characters>3889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4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m</dc:creator>
  <cp:lastModifiedBy>Yasset Perez Riverol</cp:lastModifiedBy>
  <cp:revision>18</cp:revision>
  <dcterms:created xsi:type="dcterms:W3CDTF">2020-10-09T09:18:00Z</dcterms:created>
  <dcterms:modified xsi:type="dcterms:W3CDTF">2020-10-0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ies>
</file>